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B30A2E"/>
    <w:p w:rsidR="00922B12" w:rsidRDefault="00922B12" w:rsidP="00922B12">
      <w:pPr>
        <w:pStyle w:val="Subtitle"/>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2639734"/>
      <w:r>
        <w:lastRenderedPageBreak/>
        <w:t>Table of contents</w:t>
      </w:r>
      <w:bookmarkEnd w:id="0"/>
    </w:p>
    <w:p w:rsidR="001D0DA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2639734" w:history="1">
        <w:r w:rsidR="001D0DAA" w:rsidRPr="009D1D4F">
          <w:rPr>
            <w:rStyle w:val="Hyperlink"/>
            <w:noProof/>
          </w:rPr>
          <w:t>Table of contents</w:t>
        </w:r>
        <w:r w:rsidR="001D0DAA">
          <w:rPr>
            <w:noProof/>
            <w:webHidden/>
          </w:rPr>
          <w:tab/>
        </w:r>
        <w:r w:rsidR="001D0DAA">
          <w:rPr>
            <w:noProof/>
            <w:webHidden/>
          </w:rPr>
          <w:fldChar w:fldCharType="begin"/>
        </w:r>
        <w:r w:rsidR="001D0DAA">
          <w:rPr>
            <w:noProof/>
            <w:webHidden/>
          </w:rPr>
          <w:instrText xml:space="preserve"> PAGEREF _Toc492639734 \h </w:instrText>
        </w:r>
        <w:r w:rsidR="001D0DAA">
          <w:rPr>
            <w:noProof/>
            <w:webHidden/>
          </w:rPr>
        </w:r>
        <w:r w:rsidR="001D0DAA">
          <w:rPr>
            <w:noProof/>
            <w:webHidden/>
          </w:rPr>
          <w:fldChar w:fldCharType="separate"/>
        </w:r>
        <w:r w:rsidR="001D0DAA">
          <w:rPr>
            <w:noProof/>
            <w:webHidden/>
          </w:rPr>
          <w:t>1</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35" w:history="1">
        <w:r w:rsidR="001D0DAA" w:rsidRPr="009D1D4F">
          <w:rPr>
            <w:rStyle w:val="Hyperlink"/>
            <w:noProof/>
          </w:rPr>
          <w:t>Executive summary</w:t>
        </w:r>
        <w:r w:rsidR="001D0DAA">
          <w:rPr>
            <w:noProof/>
            <w:webHidden/>
          </w:rPr>
          <w:tab/>
        </w:r>
        <w:r w:rsidR="001D0DAA">
          <w:rPr>
            <w:noProof/>
            <w:webHidden/>
          </w:rPr>
          <w:fldChar w:fldCharType="begin"/>
        </w:r>
        <w:r w:rsidR="001D0DAA">
          <w:rPr>
            <w:noProof/>
            <w:webHidden/>
          </w:rPr>
          <w:instrText xml:space="preserve"> PAGEREF _Toc492639735 \h </w:instrText>
        </w:r>
        <w:r w:rsidR="001D0DAA">
          <w:rPr>
            <w:noProof/>
            <w:webHidden/>
          </w:rPr>
        </w:r>
        <w:r w:rsidR="001D0DAA">
          <w:rPr>
            <w:noProof/>
            <w:webHidden/>
          </w:rPr>
          <w:fldChar w:fldCharType="separate"/>
        </w:r>
        <w:r w:rsidR="001D0DAA">
          <w:rPr>
            <w:noProof/>
            <w:webHidden/>
          </w:rPr>
          <w:t>3</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36" w:history="1">
        <w:r w:rsidR="001D0DAA" w:rsidRPr="009D1D4F">
          <w:rPr>
            <w:rStyle w:val="Hyperlink"/>
            <w:noProof/>
          </w:rPr>
          <w:t>Introduction to wetlands</w:t>
        </w:r>
        <w:r w:rsidR="001D0DAA">
          <w:rPr>
            <w:noProof/>
            <w:webHidden/>
          </w:rPr>
          <w:tab/>
        </w:r>
        <w:r w:rsidR="001D0DAA">
          <w:rPr>
            <w:noProof/>
            <w:webHidden/>
          </w:rPr>
          <w:fldChar w:fldCharType="begin"/>
        </w:r>
        <w:r w:rsidR="001D0DAA">
          <w:rPr>
            <w:noProof/>
            <w:webHidden/>
          </w:rPr>
          <w:instrText xml:space="preserve"> PAGEREF _Toc492639736 \h </w:instrText>
        </w:r>
        <w:r w:rsidR="001D0DAA">
          <w:rPr>
            <w:noProof/>
            <w:webHidden/>
          </w:rPr>
        </w:r>
        <w:r w:rsidR="001D0DAA">
          <w:rPr>
            <w:noProof/>
            <w:webHidden/>
          </w:rPr>
          <w:fldChar w:fldCharType="separate"/>
        </w:r>
        <w:r w:rsidR="001D0DAA">
          <w:rPr>
            <w:noProof/>
            <w:webHidden/>
          </w:rPr>
          <w:t>3</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37" w:history="1">
        <w:r w:rsidR="001D0DAA" w:rsidRPr="009D1D4F">
          <w:rPr>
            <w:rStyle w:val="Hyperlink"/>
            <w:noProof/>
          </w:rPr>
          <w:t>The Importance of Wetlands</w:t>
        </w:r>
        <w:r w:rsidR="001D0DAA">
          <w:rPr>
            <w:noProof/>
            <w:webHidden/>
          </w:rPr>
          <w:tab/>
        </w:r>
        <w:r w:rsidR="001D0DAA">
          <w:rPr>
            <w:noProof/>
            <w:webHidden/>
          </w:rPr>
          <w:fldChar w:fldCharType="begin"/>
        </w:r>
        <w:r w:rsidR="001D0DAA">
          <w:rPr>
            <w:noProof/>
            <w:webHidden/>
          </w:rPr>
          <w:instrText xml:space="preserve"> PAGEREF _Toc492639737 \h </w:instrText>
        </w:r>
        <w:r w:rsidR="001D0DAA">
          <w:rPr>
            <w:noProof/>
            <w:webHidden/>
          </w:rPr>
        </w:r>
        <w:r w:rsidR="001D0DAA">
          <w:rPr>
            <w:noProof/>
            <w:webHidden/>
          </w:rPr>
          <w:fldChar w:fldCharType="separate"/>
        </w:r>
        <w:r w:rsidR="001D0DAA">
          <w:rPr>
            <w:noProof/>
            <w:webHidden/>
          </w:rPr>
          <w:t>4</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38" w:history="1">
        <w:r w:rsidR="001D0DAA" w:rsidRPr="009D1D4F">
          <w:rPr>
            <w:rStyle w:val="Hyperlink"/>
            <w:noProof/>
          </w:rPr>
          <w:t>Wetlands in Alberta</w:t>
        </w:r>
        <w:r w:rsidR="001D0DAA">
          <w:rPr>
            <w:noProof/>
            <w:webHidden/>
          </w:rPr>
          <w:tab/>
        </w:r>
        <w:r w:rsidR="001D0DAA">
          <w:rPr>
            <w:noProof/>
            <w:webHidden/>
          </w:rPr>
          <w:fldChar w:fldCharType="begin"/>
        </w:r>
        <w:r w:rsidR="001D0DAA">
          <w:rPr>
            <w:noProof/>
            <w:webHidden/>
          </w:rPr>
          <w:instrText xml:space="preserve"> PAGEREF _Toc492639738 \h </w:instrText>
        </w:r>
        <w:r w:rsidR="001D0DAA">
          <w:rPr>
            <w:noProof/>
            <w:webHidden/>
          </w:rPr>
        </w:r>
        <w:r w:rsidR="001D0DAA">
          <w:rPr>
            <w:noProof/>
            <w:webHidden/>
          </w:rPr>
          <w:fldChar w:fldCharType="separate"/>
        </w:r>
        <w:r w:rsidR="001D0DAA">
          <w:rPr>
            <w:noProof/>
            <w:webHidden/>
          </w:rPr>
          <w:t>4</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39" w:history="1">
        <w:r w:rsidR="001D0DAA" w:rsidRPr="009D1D4F">
          <w:rPr>
            <w:rStyle w:val="Hyperlink"/>
            <w:noProof/>
          </w:rPr>
          <w:t>Wetland Classification</w:t>
        </w:r>
        <w:r w:rsidR="001D0DAA">
          <w:rPr>
            <w:noProof/>
            <w:webHidden/>
          </w:rPr>
          <w:tab/>
        </w:r>
        <w:r w:rsidR="001D0DAA">
          <w:rPr>
            <w:noProof/>
            <w:webHidden/>
          </w:rPr>
          <w:fldChar w:fldCharType="begin"/>
        </w:r>
        <w:r w:rsidR="001D0DAA">
          <w:rPr>
            <w:noProof/>
            <w:webHidden/>
          </w:rPr>
          <w:instrText xml:space="preserve"> PAGEREF _Toc492639739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0" w:history="1">
        <w:r w:rsidR="001D0DAA" w:rsidRPr="009D1D4F">
          <w:rPr>
            <w:rStyle w:val="Hyperlink"/>
            <w:noProof/>
          </w:rPr>
          <w:t>Existing wetland Classifications and Inventories in Alberta</w:t>
        </w:r>
        <w:r w:rsidR="001D0DAA">
          <w:rPr>
            <w:noProof/>
            <w:webHidden/>
          </w:rPr>
          <w:tab/>
        </w:r>
        <w:r w:rsidR="001D0DAA">
          <w:rPr>
            <w:noProof/>
            <w:webHidden/>
          </w:rPr>
          <w:fldChar w:fldCharType="begin"/>
        </w:r>
        <w:r w:rsidR="001D0DAA">
          <w:rPr>
            <w:noProof/>
            <w:webHidden/>
          </w:rPr>
          <w:instrText xml:space="preserve"> PAGEREF _Toc492639740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1" w:history="1">
        <w:r w:rsidR="001D0DAA" w:rsidRPr="009D1D4F">
          <w:rPr>
            <w:rStyle w:val="Hyperlink"/>
            <w:noProof/>
          </w:rPr>
          <w:t>The Canadian Wetland Classification System</w:t>
        </w:r>
        <w:r w:rsidR="001D0DAA">
          <w:rPr>
            <w:noProof/>
            <w:webHidden/>
          </w:rPr>
          <w:tab/>
        </w:r>
        <w:r w:rsidR="001D0DAA">
          <w:rPr>
            <w:noProof/>
            <w:webHidden/>
          </w:rPr>
          <w:fldChar w:fldCharType="begin"/>
        </w:r>
        <w:r w:rsidR="001D0DAA">
          <w:rPr>
            <w:noProof/>
            <w:webHidden/>
          </w:rPr>
          <w:instrText xml:space="preserve"> PAGEREF _Toc492639741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2" w:history="1">
        <w:r w:rsidR="001D0DAA" w:rsidRPr="009D1D4F">
          <w:rPr>
            <w:rStyle w:val="Hyperlink"/>
            <w:noProof/>
          </w:rPr>
          <w:t>The Alberta Wetland Classification System</w:t>
        </w:r>
        <w:r w:rsidR="001D0DAA">
          <w:rPr>
            <w:noProof/>
            <w:webHidden/>
          </w:rPr>
          <w:tab/>
        </w:r>
        <w:r w:rsidR="001D0DAA">
          <w:rPr>
            <w:noProof/>
            <w:webHidden/>
          </w:rPr>
          <w:fldChar w:fldCharType="begin"/>
        </w:r>
        <w:r w:rsidR="001D0DAA">
          <w:rPr>
            <w:noProof/>
            <w:webHidden/>
          </w:rPr>
          <w:instrText xml:space="preserve"> PAGEREF _Toc492639742 \h </w:instrText>
        </w:r>
        <w:r w:rsidR="001D0DAA">
          <w:rPr>
            <w:noProof/>
            <w:webHidden/>
          </w:rPr>
        </w:r>
        <w:r w:rsidR="001D0DAA">
          <w:rPr>
            <w:noProof/>
            <w:webHidden/>
          </w:rPr>
          <w:fldChar w:fldCharType="separate"/>
        </w:r>
        <w:r w:rsidR="001D0DAA">
          <w:rPr>
            <w:noProof/>
            <w:webHidden/>
          </w:rPr>
          <w:t>7</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43" w:history="1">
        <w:r w:rsidR="001D0DAA" w:rsidRPr="009D1D4F">
          <w:rPr>
            <w:rStyle w:val="Hyperlink"/>
            <w:noProof/>
          </w:rPr>
          <w:t>Key Wetland Characteristics</w:t>
        </w:r>
        <w:r w:rsidR="001D0DAA">
          <w:rPr>
            <w:noProof/>
            <w:webHidden/>
          </w:rPr>
          <w:tab/>
        </w:r>
        <w:r w:rsidR="001D0DAA">
          <w:rPr>
            <w:noProof/>
            <w:webHidden/>
          </w:rPr>
          <w:fldChar w:fldCharType="begin"/>
        </w:r>
        <w:r w:rsidR="001D0DAA">
          <w:rPr>
            <w:noProof/>
            <w:webHidden/>
          </w:rPr>
          <w:instrText xml:space="preserve"> PAGEREF _Toc492639743 \h </w:instrText>
        </w:r>
        <w:r w:rsidR="001D0DAA">
          <w:rPr>
            <w:noProof/>
            <w:webHidden/>
          </w:rPr>
        </w:r>
        <w:r w:rsidR="001D0DAA">
          <w:rPr>
            <w:noProof/>
            <w:webHidden/>
          </w:rPr>
          <w:fldChar w:fldCharType="separate"/>
        </w:r>
        <w:r w:rsidR="001D0DAA">
          <w:rPr>
            <w:noProof/>
            <w:webHidden/>
          </w:rPr>
          <w:t>9</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4" w:history="1">
        <w:r w:rsidR="001D0DAA" w:rsidRPr="009D1D4F">
          <w:rPr>
            <w:rStyle w:val="Hyperlink"/>
            <w:noProof/>
          </w:rPr>
          <w:t>Peat Accumulation</w:t>
        </w:r>
        <w:r w:rsidR="001D0DAA">
          <w:rPr>
            <w:noProof/>
            <w:webHidden/>
          </w:rPr>
          <w:tab/>
        </w:r>
        <w:r w:rsidR="001D0DAA">
          <w:rPr>
            <w:noProof/>
            <w:webHidden/>
          </w:rPr>
          <w:fldChar w:fldCharType="begin"/>
        </w:r>
        <w:r w:rsidR="001D0DAA">
          <w:rPr>
            <w:noProof/>
            <w:webHidden/>
          </w:rPr>
          <w:instrText xml:space="preserve"> PAGEREF _Toc492639744 \h </w:instrText>
        </w:r>
        <w:r w:rsidR="001D0DAA">
          <w:rPr>
            <w:noProof/>
            <w:webHidden/>
          </w:rPr>
        </w:r>
        <w:r w:rsidR="001D0DAA">
          <w:rPr>
            <w:noProof/>
            <w:webHidden/>
          </w:rPr>
          <w:fldChar w:fldCharType="separate"/>
        </w:r>
        <w:r w:rsidR="001D0DAA">
          <w:rPr>
            <w:noProof/>
            <w:webHidden/>
          </w:rPr>
          <w:t>9</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5" w:history="1">
        <w:r w:rsidR="001D0DAA" w:rsidRPr="009D1D4F">
          <w:rPr>
            <w:rStyle w:val="Hyperlink"/>
            <w:noProof/>
          </w:rPr>
          <w:t>Water Regime</w:t>
        </w:r>
        <w:r w:rsidR="001D0DAA">
          <w:rPr>
            <w:noProof/>
            <w:webHidden/>
          </w:rPr>
          <w:tab/>
        </w:r>
        <w:r w:rsidR="001D0DAA">
          <w:rPr>
            <w:noProof/>
            <w:webHidden/>
          </w:rPr>
          <w:fldChar w:fldCharType="begin"/>
        </w:r>
        <w:r w:rsidR="001D0DAA">
          <w:rPr>
            <w:noProof/>
            <w:webHidden/>
          </w:rPr>
          <w:instrText xml:space="preserve"> PAGEREF _Toc492639745 \h </w:instrText>
        </w:r>
        <w:r w:rsidR="001D0DAA">
          <w:rPr>
            <w:noProof/>
            <w:webHidden/>
          </w:rPr>
        </w:r>
        <w:r w:rsidR="001D0DAA">
          <w:rPr>
            <w:noProof/>
            <w:webHidden/>
          </w:rPr>
          <w:fldChar w:fldCharType="separate"/>
        </w:r>
        <w:r w:rsidR="001D0DAA">
          <w:rPr>
            <w:noProof/>
            <w:webHidden/>
          </w:rPr>
          <w:t>10</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6" w:history="1">
        <w:r w:rsidR="001D0DAA" w:rsidRPr="009D1D4F">
          <w:rPr>
            <w:rStyle w:val="Hyperlink"/>
            <w:noProof/>
          </w:rPr>
          <w:t>Wetland Chemistry</w:t>
        </w:r>
        <w:r w:rsidR="001D0DAA">
          <w:rPr>
            <w:noProof/>
            <w:webHidden/>
          </w:rPr>
          <w:tab/>
        </w:r>
        <w:r w:rsidR="001D0DAA">
          <w:rPr>
            <w:noProof/>
            <w:webHidden/>
          </w:rPr>
          <w:fldChar w:fldCharType="begin"/>
        </w:r>
        <w:r w:rsidR="001D0DAA">
          <w:rPr>
            <w:noProof/>
            <w:webHidden/>
          </w:rPr>
          <w:instrText xml:space="preserve"> PAGEREF _Toc492639746 \h </w:instrText>
        </w:r>
        <w:r w:rsidR="001D0DAA">
          <w:rPr>
            <w:noProof/>
            <w:webHidden/>
          </w:rPr>
        </w:r>
        <w:r w:rsidR="001D0DAA">
          <w:rPr>
            <w:noProof/>
            <w:webHidden/>
          </w:rPr>
          <w:fldChar w:fldCharType="separate"/>
        </w:r>
        <w:r w:rsidR="001D0DAA">
          <w:rPr>
            <w:noProof/>
            <w:webHidden/>
          </w:rPr>
          <w:t>10</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7" w:history="1">
        <w:r w:rsidR="001D0DAA" w:rsidRPr="009D1D4F">
          <w:rPr>
            <w:rStyle w:val="Hyperlink"/>
            <w:noProof/>
          </w:rPr>
          <w:t>Soil Characteristics</w:t>
        </w:r>
        <w:r w:rsidR="001D0DAA">
          <w:rPr>
            <w:noProof/>
            <w:webHidden/>
          </w:rPr>
          <w:tab/>
        </w:r>
        <w:r w:rsidR="001D0DAA">
          <w:rPr>
            <w:noProof/>
            <w:webHidden/>
          </w:rPr>
          <w:fldChar w:fldCharType="begin"/>
        </w:r>
        <w:r w:rsidR="001D0DAA">
          <w:rPr>
            <w:noProof/>
            <w:webHidden/>
          </w:rPr>
          <w:instrText xml:space="preserve"> PAGEREF _Toc492639747 \h </w:instrText>
        </w:r>
        <w:r w:rsidR="001D0DAA">
          <w:rPr>
            <w:noProof/>
            <w:webHidden/>
          </w:rPr>
        </w:r>
        <w:r w:rsidR="001D0DAA">
          <w:rPr>
            <w:noProof/>
            <w:webHidden/>
          </w:rPr>
          <w:fldChar w:fldCharType="separate"/>
        </w:r>
        <w:r w:rsidR="001D0DAA">
          <w:rPr>
            <w:noProof/>
            <w:webHidden/>
          </w:rPr>
          <w:t>11</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8" w:history="1">
        <w:r w:rsidR="001D0DAA" w:rsidRPr="009D1D4F">
          <w:rPr>
            <w:rStyle w:val="Hyperlink"/>
            <w:noProof/>
          </w:rPr>
          <w:t>Wetland Vegetation</w:t>
        </w:r>
        <w:r w:rsidR="001D0DAA">
          <w:rPr>
            <w:noProof/>
            <w:webHidden/>
          </w:rPr>
          <w:tab/>
        </w:r>
        <w:r w:rsidR="001D0DAA">
          <w:rPr>
            <w:noProof/>
            <w:webHidden/>
          </w:rPr>
          <w:fldChar w:fldCharType="begin"/>
        </w:r>
        <w:r w:rsidR="001D0DAA">
          <w:rPr>
            <w:noProof/>
            <w:webHidden/>
          </w:rPr>
          <w:instrText xml:space="preserve"> PAGEREF _Toc492639748 \h </w:instrText>
        </w:r>
        <w:r w:rsidR="001D0DAA">
          <w:rPr>
            <w:noProof/>
            <w:webHidden/>
          </w:rPr>
        </w:r>
        <w:r w:rsidR="001D0DAA">
          <w:rPr>
            <w:noProof/>
            <w:webHidden/>
          </w:rPr>
          <w:fldChar w:fldCharType="separate"/>
        </w:r>
        <w:r w:rsidR="001D0DAA">
          <w:rPr>
            <w:noProof/>
            <w:webHidden/>
          </w:rPr>
          <w:t>12</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49" w:history="1">
        <w:r w:rsidR="001D0DAA" w:rsidRPr="009D1D4F">
          <w:rPr>
            <w:rStyle w:val="Hyperlink"/>
            <w:noProof/>
          </w:rPr>
          <w:t>Classifying Wetlands by AWCS</w:t>
        </w:r>
        <w:r w:rsidR="001D0DAA">
          <w:rPr>
            <w:noProof/>
            <w:webHidden/>
          </w:rPr>
          <w:tab/>
        </w:r>
        <w:r w:rsidR="001D0DAA">
          <w:rPr>
            <w:noProof/>
            <w:webHidden/>
          </w:rPr>
          <w:fldChar w:fldCharType="begin"/>
        </w:r>
        <w:r w:rsidR="001D0DAA">
          <w:rPr>
            <w:noProof/>
            <w:webHidden/>
          </w:rPr>
          <w:instrText xml:space="preserve"> PAGEREF _Toc492639749 \h </w:instrText>
        </w:r>
        <w:r w:rsidR="001D0DAA">
          <w:rPr>
            <w:noProof/>
            <w:webHidden/>
          </w:rPr>
        </w:r>
        <w:r w:rsidR="001D0DAA">
          <w:rPr>
            <w:noProof/>
            <w:webHidden/>
          </w:rPr>
          <w:fldChar w:fldCharType="separate"/>
        </w:r>
        <w:r w:rsidR="001D0DAA">
          <w:rPr>
            <w:noProof/>
            <w:webHidden/>
          </w:rPr>
          <w:t>14</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50" w:history="1">
        <w:r w:rsidR="001D0DAA" w:rsidRPr="009D1D4F">
          <w:rPr>
            <w:rStyle w:val="Hyperlink"/>
            <w:noProof/>
          </w:rPr>
          <w:t>Wetland Class Summary</w:t>
        </w:r>
        <w:r w:rsidR="001D0DAA">
          <w:rPr>
            <w:noProof/>
            <w:webHidden/>
          </w:rPr>
          <w:tab/>
        </w:r>
        <w:r w:rsidR="001D0DAA">
          <w:rPr>
            <w:noProof/>
            <w:webHidden/>
          </w:rPr>
          <w:fldChar w:fldCharType="begin"/>
        </w:r>
        <w:r w:rsidR="001D0DAA">
          <w:rPr>
            <w:noProof/>
            <w:webHidden/>
          </w:rPr>
          <w:instrText xml:space="preserve"> PAGEREF _Toc492639750 \h </w:instrText>
        </w:r>
        <w:r w:rsidR="001D0DAA">
          <w:rPr>
            <w:noProof/>
            <w:webHidden/>
          </w:rPr>
        </w:r>
        <w:r w:rsidR="001D0DAA">
          <w:rPr>
            <w:noProof/>
            <w:webHidden/>
          </w:rPr>
          <w:fldChar w:fldCharType="separate"/>
        </w:r>
        <w:r w:rsidR="001D0DAA">
          <w:rPr>
            <w:noProof/>
            <w:webHidden/>
          </w:rPr>
          <w:t>15</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51" w:history="1">
        <w:r w:rsidR="001D0DAA" w:rsidRPr="009D1D4F">
          <w:rPr>
            <w:rStyle w:val="Hyperlink"/>
            <w:noProof/>
          </w:rPr>
          <w:t>Alberta Wetland Mapping Specification</w:t>
        </w:r>
        <w:r w:rsidR="001D0DAA">
          <w:rPr>
            <w:noProof/>
            <w:webHidden/>
          </w:rPr>
          <w:tab/>
        </w:r>
        <w:r w:rsidR="001D0DAA">
          <w:rPr>
            <w:noProof/>
            <w:webHidden/>
          </w:rPr>
          <w:fldChar w:fldCharType="begin"/>
        </w:r>
        <w:r w:rsidR="001D0DAA">
          <w:rPr>
            <w:noProof/>
            <w:webHidden/>
          </w:rPr>
          <w:instrText xml:space="preserve"> PAGEREF _Toc492639751 \h </w:instrText>
        </w:r>
        <w:r w:rsidR="001D0DAA">
          <w:rPr>
            <w:noProof/>
            <w:webHidden/>
          </w:rPr>
        </w:r>
        <w:r w:rsidR="001D0DAA">
          <w:rPr>
            <w:noProof/>
            <w:webHidden/>
          </w:rPr>
          <w:fldChar w:fldCharType="separate"/>
        </w:r>
        <w:r w:rsidR="001D0DAA">
          <w:rPr>
            <w:noProof/>
            <w:webHidden/>
          </w:rPr>
          <w:t>16</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52" w:history="1">
        <w:r w:rsidR="001D0DAA" w:rsidRPr="009D1D4F">
          <w:rPr>
            <w:rStyle w:val="Hyperlink"/>
            <w:noProof/>
          </w:rPr>
          <w:t>Prairie/Parkland biomes</w:t>
        </w:r>
        <w:r w:rsidR="001D0DAA">
          <w:rPr>
            <w:noProof/>
            <w:webHidden/>
          </w:rPr>
          <w:tab/>
        </w:r>
        <w:r w:rsidR="001D0DAA">
          <w:rPr>
            <w:noProof/>
            <w:webHidden/>
          </w:rPr>
          <w:fldChar w:fldCharType="begin"/>
        </w:r>
        <w:r w:rsidR="001D0DAA">
          <w:rPr>
            <w:noProof/>
            <w:webHidden/>
          </w:rPr>
          <w:instrText xml:space="preserve"> PAGEREF _Toc492639752 \h </w:instrText>
        </w:r>
        <w:r w:rsidR="001D0DAA">
          <w:rPr>
            <w:noProof/>
            <w:webHidden/>
          </w:rPr>
        </w:r>
        <w:r w:rsidR="001D0DAA">
          <w:rPr>
            <w:noProof/>
            <w:webHidden/>
          </w:rPr>
          <w:fldChar w:fldCharType="separate"/>
        </w:r>
        <w:r w:rsidR="001D0DAA">
          <w:rPr>
            <w:noProof/>
            <w:webHidden/>
          </w:rPr>
          <w:t>16</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53" w:history="1">
        <w:r w:rsidR="001D0DAA" w:rsidRPr="009D1D4F">
          <w:rPr>
            <w:rStyle w:val="Hyperlink"/>
            <w:noProof/>
          </w:rPr>
          <w:t>Boreal/Foothills biomes</w:t>
        </w:r>
        <w:r w:rsidR="001D0DAA">
          <w:rPr>
            <w:noProof/>
            <w:webHidden/>
          </w:rPr>
          <w:tab/>
        </w:r>
        <w:r w:rsidR="001D0DAA">
          <w:rPr>
            <w:noProof/>
            <w:webHidden/>
          </w:rPr>
          <w:fldChar w:fldCharType="begin"/>
        </w:r>
        <w:r w:rsidR="001D0DAA">
          <w:rPr>
            <w:noProof/>
            <w:webHidden/>
          </w:rPr>
          <w:instrText xml:space="preserve"> PAGEREF _Toc492639753 \h </w:instrText>
        </w:r>
        <w:r w:rsidR="001D0DAA">
          <w:rPr>
            <w:noProof/>
            <w:webHidden/>
          </w:rPr>
        </w:r>
        <w:r w:rsidR="001D0DAA">
          <w:rPr>
            <w:noProof/>
            <w:webHidden/>
          </w:rPr>
          <w:fldChar w:fldCharType="separate"/>
        </w:r>
        <w:r w:rsidR="001D0DAA">
          <w:rPr>
            <w:noProof/>
            <w:webHidden/>
          </w:rPr>
          <w:t>17</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54" w:history="1">
        <w:r w:rsidR="001D0DAA" w:rsidRPr="009D1D4F">
          <w:rPr>
            <w:rStyle w:val="Hyperlink"/>
            <w:noProof/>
          </w:rPr>
          <w:t>Wetland Classification: A Data Review</w:t>
        </w:r>
        <w:r w:rsidR="001D0DAA">
          <w:rPr>
            <w:noProof/>
            <w:webHidden/>
          </w:rPr>
          <w:tab/>
        </w:r>
        <w:r w:rsidR="001D0DAA">
          <w:rPr>
            <w:noProof/>
            <w:webHidden/>
          </w:rPr>
          <w:fldChar w:fldCharType="begin"/>
        </w:r>
        <w:r w:rsidR="001D0DAA">
          <w:rPr>
            <w:noProof/>
            <w:webHidden/>
          </w:rPr>
          <w:instrText xml:space="preserve"> PAGEREF _Toc492639754 \h </w:instrText>
        </w:r>
        <w:r w:rsidR="001D0DAA">
          <w:rPr>
            <w:noProof/>
            <w:webHidden/>
          </w:rPr>
        </w:r>
        <w:r w:rsidR="001D0DAA">
          <w:rPr>
            <w:noProof/>
            <w:webHidden/>
          </w:rPr>
          <w:fldChar w:fldCharType="separate"/>
        </w:r>
        <w:r w:rsidR="001D0DAA">
          <w:rPr>
            <w:noProof/>
            <w:webHidden/>
          </w:rPr>
          <w:t>18</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55" w:history="1">
        <w:r w:rsidR="001D0DAA" w:rsidRPr="009D1D4F">
          <w:rPr>
            <w:rStyle w:val="Hyperlink"/>
            <w:noProof/>
          </w:rPr>
          <w:t>Field Acquisitions</w:t>
        </w:r>
        <w:r w:rsidR="001D0DAA">
          <w:rPr>
            <w:noProof/>
            <w:webHidden/>
          </w:rPr>
          <w:tab/>
        </w:r>
        <w:r w:rsidR="001D0DAA">
          <w:rPr>
            <w:noProof/>
            <w:webHidden/>
          </w:rPr>
          <w:fldChar w:fldCharType="begin"/>
        </w:r>
        <w:r w:rsidR="001D0DAA">
          <w:rPr>
            <w:noProof/>
            <w:webHidden/>
          </w:rPr>
          <w:instrText xml:space="preserve"> PAGEREF _Toc492639755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56" w:history="1">
        <w:r w:rsidR="001D0DAA" w:rsidRPr="009D1D4F">
          <w:rPr>
            <w:rStyle w:val="Hyperlink"/>
            <w:noProof/>
          </w:rPr>
          <w:t>Optical Imagery</w:t>
        </w:r>
        <w:r w:rsidR="001D0DAA">
          <w:rPr>
            <w:noProof/>
            <w:webHidden/>
          </w:rPr>
          <w:tab/>
        </w:r>
        <w:r w:rsidR="001D0DAA">
          <w:rPr>
            <w:noProof/>
            <w:webHidden/>
          </w:rPr>
          <w:fldChar w:fldCharType="begin"/>
        </w:r>
        <w:r w:rsidR="001D0DAA">
          <w:rPr>
            <w:noProof/>
            <w:webHidden/>
          </w:rPr>
          <w:instrText xml:space="preserve"> PAGEREF _Toc492639756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FD5F0A">
      <w:pPr>
        <w:pStyle w:val="TOC3"/>
        <w:tabs>
          <w:tab w:val="right" w:leader="dot" w:pos="9350"/>
        </w:tabs>
        <w:rPr>
          <w:rFonts w:eastAsiaTheme="minorEastAsia"/>
          <w:noProof/>
          <w:lang w:eastAsia="en-CA"/>
        </w:rPr>
      </w:pPr>
      <w:hyperlink w:anchor="_Toc492639757" w:history="1">
        <w:r w:rsidR="001D0DAA" w:rsidRPr="009D1D4F">
          <w:rPr>
            <w:rStyle w:val="Hyperlink"/>
            <w:noProof/>
          </w:rPr>
          <w:t>Aerial</w:t>
        </w:r>
        <w:r w:rsidR="001D0DAA">
          <w:rPr>
            <w:noProof/>
            <w:webHidden/>
          </w:rPr>
          <w:tab/>
        </w:r>
        <w:r w:rsidR="001D0DAA">
          <w:rPr>
            <w:noProof/>
            <w:webHidden/>
          </w:rPr>
          <w:fldChar w:fldCharType="begin"/>
        </w:r>
        <w:r w:rsidR="001D0DAA">
          <w:rPr>
            <w:noProof/>
            <w:webHidden/>
          </w:rPr>
          <w:instrText xml:space="preserve"> PAGEREF _Toc492639757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FD5F0A">
      <w:pPr>
        <w:pStyle w:val="TOC3"/>
        <w:tabs>
          <w:tab w:val="right" w:leader="dot" w:pos="9350"/>
        </w:tabs>
        <w:rPr>
          <w:rFonts w:eastAsiaTheme="minorEastAsia"/>
          <w:noProof/>
          <w:lang w:eastAsia="en-CA"/>
        </w:rPr>
      </w:pPr>
      <w:hyperlink w:anchor="_Toc492639758" w:history="1">
        <w:r w:rsidR="001D0DAA" w:rsidRPr="009D1D4F">
          <w:rPr>
            <w:rStyle w:val="Hyperlink"/>
            <w:noProof/>
          </w:rPr>
          <w:t>Satellite</w:t>
        </w:r>
        <w:r w:rsidR="001D0DAA">
          <w:rPr>
            <w:noProof/>
            <w:webHidden/>
          </w:rPr>
          <w:tab/>
        </w:r>
        <w:r w:rsidR="001D0DAA">
          <w:rPr>
            <w:noProof/>
            <w:webHidden/>
          </w:rPr>
          <w:fldChar w:fldCharType="begin"/>
        </w:r>
        <w:r w:rsidR="001D0DAA">
          <w:rPr>
            <w:noProof/>
            <w:webHidden/>
          </w:rPr>
          <w:instrText xml:space="preserve"> PAGEREF _Toc492639758 \h </w:instrText>
        </w:r>
        <w:r w:rsidR="001D0DAA">
          <w:rPr>
            <w:noProof/>
            <w:webHidden/>
          </w:rPr>
        </w:r>
        <w:r w:rsidR="001D0DAA">
          <w:rPr>
            <w:noProof/>
            <w:webHidden/>
          </w:rPr>
          <w:fldChar w:fldCharType="separate"/>
        </w:r>
        <w:r w:rsidR="001D0DAA">
          <w:rPr>
            <w:noProof/>
            <w:webHidden/>
          </w:rPr>
          <w:t>20</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59" w:history="1">
        <w:r w:rsidR="001D0DAA" w:rsidRPr="009D1D4F">
          <w:rPr>
            <w:rStyle w:val="Hyperlink"/>
            <w:noProof/>
          </w:rPr>
          <w:t>Hyperspectral sensors</w:t>
        </w:r>
        <w:r w:rsidR="001D0DAA">
          <w:rPr>
            <w:noProof/>
            <w:webHidden/>
          </w:rPr>
          <w:tab/>
        </w:r>
        <w:r w:rsidR="001D0DAA">
          <w:rPr>
            <w:noProof/>
            <w:webHidden/>
          </w:rPr>
          <w:fldChar w:fldCharType="begin"/>
        </w:r>
        <w:r w:rsidR="001D0DAA">
          <w:rPr>
            <w:noProof/>
            <w:webHidden/>
          </w:rPr>
          <w:instrText xml:space="preserve"> PAGEREF _Toc492639759 \h </w:instrText>
        </w:r>
        <w:r w:rsidR="001D0DAA">
          <w:rPr>
            <w:noProof/>
            <w:webHidden/>
          </w:rPr>
        </w:r>
        <w:r w:rsidR="001D0DAA">
          <w:rPr>
            <w:noProof/>
            <w:webHidden/>
          </w:rPr>
          <w:fldChar w:fldCharType="separate"/>
        </w:r>
        <w:r w:rsidR="001D0DAA">
          <w:rPr>
            <w:noProof/>
            <w:webHidden/>
          </w:rPr>
          <w:t>20</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60" w:history="1">
        <w:r w:rsidR="001D0DAA" w:rsidRPr="009D1D4F">
          <w:rPr>
            <w:rStyle w:val="Hyperlink"/>
            <w:noProof/>
          </w:rPr>
          <w:t>LiDAR</w:t>
        </w:r>
        <w:r w:rsidR="001D0DAA">
          <w:rPr>
            <w:noProof/>
            <w:webHidden/>
          </w:rPr>
          <w:tab/>
        </w:r>
        <w:r w:rsidR="001D0DAA">
          <w:rPr>
            <w:noProof/>
            <w:webHidden/>
          </w:rPr>
          <w:fldChar w:fldCharType="begin"/>
        </w:r>
        <w:r w:rsidR="001D0DAA">
          <w:rPr>
            <w:noProof/>
            <w:webHidden/>
          </w:rPr>
          <w:instrText xml:space="preserve"> PAGEREF _Toc492639760 \h </w:instrText>
        </w:r>
        <w:r w:rsidR="001D0DAA">
          <w:rPr>
            <w:noProof/>
            <w:webHidden/>
          </w:rPr>
        </w:r>
        <w:r w:rsidR="001D0DAA">
          <w:rPr>
            <w:noProof/>
            <w:webHidden/>
          </w:rPr>
          <w:fldChar w:fldCharType="separate"/>
        </w:r>
        <w:r w:rsidR="001D0DAA">
          <w:rPr>
            <w:noProof/>
            <w:webHidden/>
          </w:rPr>
          <w:t>21</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61" w:history="1">
        <w:r w:rsidR="001D0DAA" w:rsidRPr="009D1D4F">
          <w:rPr>
            <w:rStyle w:val="Hyperlink"/>
            <w:noProof/>
          </w:rPr>
          <w:t>SAR</w:t>
        </w:r>
        <w:r w:rsidR="001D0DAA">
          <w:rPr>
            <w:noProof/>
            <w:webHidden/>
          </w:rPr>
          <w:tab/>
        </w:r>
        <w:r w:rsidR="001D0DAA">
          <w:rPr>
            <w:noProof/>
            <w:webHidden/>
          </w:rPr>
          <w:fldChar w:fldCharType="begin"/>
        </w:r>
        <w:r w:rsidR="001D0DAA">
          <w:rPr>
            <w:noProof/>
            <w:webHidden/>
          </w:rPr>
          <w:instrText xml:space="preserve"> PAGEREF _Toc492639761 \h </w:instrText>
        </w:r>
        <w:r w:rsidR="001D0DAA">
          <w:rPr>
            <w:noProof/>
            <w:webHidden/>
          </w:rPr>
        </w:r>
        <w:r w:rsidR="001D0DAA">
          <w:rPr>
            <w:noProof/>
            <w:webHidden/>
          </w:rPr>
          <w:fldChar w:fldCharType="separate"/>
        </w:r>
        <w:r w:rsidR="001D0DAA">
          <w:rPr>
            <w:noProof/>
            <w:webHidden/>
          </w:rPr>
          <w:t>22</w:t>
        </w:r>
        <w:r w:rsidR="001D0DAA">
          <w:rPr>
            <w:noProof/>
            <w:webHidden/>
          </w:rPr>
          <w:fldChar w:fldCharType="end"/>
        </w:r>
      </w:hyperlink>
    </w:p>
    <w:p w:rsidR="001D0DAA" w:rsidRDefault="00FD5F0A">
      <w:pPr>
        <w:pStyle w:val="TOC3"/>
        <w:tabs>
          <w:tab w:val="right" w:leader="dot" w:pos="9350"/>
        </w:tabs>
        <w:rPr>
          <w:rFonts w:eastAsiaTheme="minorEastAsia"/>
          <w:noProof/>
          <w:lang w:eastAsia="en-CA"/>
        </w:rPr>
      </w:pPr>
      <w:hyperlink w:anchor="_Toc492639762" w:history="1">
        <w:r w:rsidR="001D0DAA" w:rsidRPr="009D1D4F">
          <w:rPr>
            <w:rStyle w:val="Hyperlink"/>
            <w:noProof/>
          </w:rPr>
          <w:t>Polarimetry</w:t>
        </w:r>
        <w:r w:rsidR="001D0DAA">
          <w:rPr>
            <w:noProof/>
            <w:webHidden/>
          </w:rPr>
          <w:tab/>
        </w:r>
        <w:r w:rsidR="001D0DAA">
          <w:rPr>
            <w:noProof/>
            <w:webHidden/>
          </w:rPr>
          <w:fldChar w:fldCharType="begin"/>
        </w:r>
        <w:r w:rsidR="001D0DAA">
          <w:rPr>
            <w:noProof/>
            <w:webHidden/>
          </w:rPr>
          <w:instrText xml:space="preserve"> PAGEREF _Toc492639762 \h </w:instrText>
        </w:r>
        <w:r w:rsidR="001D0DAA">
          <w:rPr>
            <w:noProof/>
            <w:webHidden/>
          </w:rPr>
        </w:r>
        <w:r w:rsidR="001D0DAA">
          <w:rPr>
            <w:noProof/>
            <w:webHidden/>
          </w:rPr>
          <w:fldChar w:fldCharType="separate"/>
        </w:r>
        <w:r w:rsidR="001D0DAA">
          <w:rPr>
            <w:noProof/>
            <w:webHidden/>
          </w:rPr>
          <w:t>23</w:t>
        </w:r>
        <w:r w:rsidR="001D0DAA">
          <w:rPr>
            <w:noProof/>
            <w:webHidden/>
          </w:rPr>
          <w:fldChar w:fldCharType="end"/>
        </w:r>
      </w:hyperlink>
    </w:p>
    <w:p w:rsidR="001D0DAA" w:rsidRDefault="00FD5F0A">
      <w:pPr>
        <w:pStyle w:val="TOC3"/>
        <w:tabs>
          <w:tab w:val="right" w:leader="dot" w:pos="9350"/>
        </w:tabs>
        <w:rPr>
          <w:rFonts w:eastAsiaTheme="minorEastAsia"/>
          <w:noProof/>
          <w:lang w:eastAsia="en-CA"/>
        </w:rPr>
      </w:pPr>
      <w:hyperlink w:anchor="_Toc492639763" w:history="1">
        <w:r w:rsidR="001D0DAA" w:rsidRPr="009D1D4F">
          <w:rPr>
            <w:rStyle w:val="Hyperlink"/>
            <w:noProof/>
          </w:rPr>
          <w:t>Decompositions</w:t>
        </w:r>
        <w:r w:rsidR="001D0DAA">
          <w:rPr>
            <w:noProof/>
            <w:webHidden/>
          </w:rPr>
          <w:tab/>
        </w:r>
        <w:r w:rsidR="001D0DAA">
          <w:rPr>
            <w:noProof/>
            <w:webHidden/>
          </w:rPr>
          <w:fldChar w:fldCharType="begin"/>
        </w:r>
        <w:r w:rsidR="001D0DAA">
          <w:rPr>
            <w:noProof/>
            <w:webHidden/>
          </w:rPr>
          <w:instrText xml:space="preserve"> PAGEREF _Toc492639763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64" w:history="1">
        <w:r w:rsidR="001D0DAA" w:rsidRPr="009D1D4F">
          <w:rPr>
            <w:rStyle w:val="Hyperlink"/>
            <w:noProof/>
          </w:rPr>
          <w:t>Future Wetland Remote Sensing</w:t>
        </w:r>
        <w:r w:rsidR="001D0DAA">
          <w:rPr>
            <w:noProof/>
            <w:webHidden/>
          </w:rPr>
          <w:tab/>
        </w:r>
        <w:r w:rsidR="001D0DAA">
          <w:rPr>
            <w:noProof/>
            <w:webHidden/>
          </w:rPr>
          <w:fldChar w:fldCharType="begin"/>
        </w:r>
        <w:r w:rsidR="001D0DAA">
          <w:rPr>
            <w:noProof/>
            <w:webHidden/>
          </w:rPr>
          <w:instrText xml:space="preserve"> PAGEREF _Toc492639764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65" w:history="1">
        <w:r w:rsidR="001D0DAA" w:rsidRPr="009D1D4F">
          <w:rPr>
            <w:rStyle w:val="Hyperlink"/>
            <w:noProof/>
          </w:rPr>
          <w:t>General advantages &amp; limitations of remote sensing</w:t>
        </w:r>
        <w:r w:rsidR="001D0DAA">
          <w:rPr>
            <w:noProof/>
            <w:webHidden/>
          </w:rPr>
          <w:tab/>
        </w:r>
        <w:r w:rsidR="001D0DAA">
          <w:rPr>
            <w:noProof/>
            <w:webHidden/>
          </w:rPr>
          <w:fldChar w:fldCharType="begin"/>
        </w:r>
        <w:r w:rsidR="001D0DAA">
          <w:rPr>
            <w:noProof/>
            <w:webHidden/>
          </w:rPr>
          <w:instrText xml:space="preserve"> PAGEREF _Toc492639765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66" w:history="1">
        <w:r w:rsidR="001D0DAA" w:rsidRPr="009D1D4F">
          <w:rPr>
            <w:rStyle w:val="Hyperlink"/>
            <w:noProof/>
          </w:rPr>
          <w:t>Wetland Classification: A Methodological Review</w:t>
        </w:r>
        <w:r w:rsidR="001D0DAA">
          <w:rPr>
            <w:noProof/>
            <w:webHidden/>
          </w:rPr>
          <w:tab/>
        </w:r>
        <w:r w:rsidR="001D0DAA">
          <w:rPr>
            <w:noProof/>
            <w:webHidden/>
          </w:rPr>
          <w:fldChar w:fldCharType="begin"/>
        </w:r>
        <w:r w:rsidR="001D0DAA">
          <w:rPr>
            <w:noProof/>
            <w:webHidden/>
          </w:rPr>
          <w:instrText xml:space="preserve"> PAGEREF _Toc492639766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67" w:history="1">
        <w:r w:rsidR="001D0DAA" w:rsidRPr="009D1D4F">
          <w:rPr>
            <w:rStyle w:val="Hyperlink"/>
            <w:noProof/>
          </w:rPr>
          <w:t>Techniques</w:t>
        </w:r>
        <w:r w:rsidR="001D0DAA">
          <w:rPr>
            <w:noProof/>
            <w:webHidden/>
          </w:rPr>
          <w:tab/>
        </w:r>
        <w:r w:rsidR="001D0DAA">
          <w:rPr>
            <w:noProof/>
            <w:webHidden/>
          </w:rPr>
          <w:fldChar w:fldCharType="begin"/>
        </w:r>
        <w:r w:rsidR="001D0DAA">
          <w:rPr>
            <w:noProof/>
            <w:webHidden/>
          </w:rPr>
          <w:instrText xml:space="preserve"> PAGEREF _Toc492639767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68" w:history="1">
        <w:r w:rsidR="001D0DAA" w:rsidRPr="009D1D4F">
          <w:rPr>
            <w:rStyle w:val="Hyperlink"/>
            <w:noProof/>
          </w:rPr>
          <w:t>Problem Statement</w:t>
        </w:r>
        <w:r w:rsidR="001D0DAA">
          <w:rPr>
            <w:noProof/>
            <w:webHidden/>
          </w:rPr>
          <w:tab/>
        </w:r>
        <w:r w:rsidR="001D0DAA">
          <w:rPr>
            <w:noProof/>
            <w:webHidden/>
          </w:rPr>
          <w:fldChar w:fldCharType="begin"/>
        </w:r>
        <w:r w:rsidR="001D0DAA">
          <w:rPr>
            <w:noProof/>
            <w:webHidden/>
          </w:rPr>
          <w:instrText xml:space="preserve"> PAGEREF _Toc492639768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69" w:history="1">
        <w:r w:rsidR="001D0DAA" w:rsidRPr="009D1D4F">
          <w:rPr>
            <w:rStyle w:val="Hyperlink"/>
            <w:noProof/>
          </w:rPr>
          <w:t>Framework</w:t>
        </w:r>
        <w:r w:rsidR="001D0DAA">
          <w:rPr>
            <w:noProof/>
            <w:webHidden/>
          </w:rPr>
          <w:tab/>
        </w:r>
        <w:r w:rsidR="001D0DAA">
          <w:rPr>
            <w:noProof/>
            <w:webHidden/>
          </w:rPr>
          <w:fldChar w:fldCharType="begin"/>
        </w:r>
        <w:r w:rsidR="001D0DAA">
          <w:rPr>
            <w:noProof/>
            <w:webHidden/>
          </w:rPr>
          <w:instrText xml:space="preserve"> PAGEREF _Toc492639769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70" w:history="1">
        <w:r w:rsidR="001D0DAA" w:rsidRPr="009D1D4F">
          <w:rPr>
            <w:rStyle w:val="Hyperlink"/>
            <w:noProof/>
          </w:rPr>
          <w:t>Candidate data</w:t>
        </w:r>
        <w:r w:rsidR="001D0DAA">
          <w:rPr>
            <w:noProof/>
            <w:webHidden/>
          </w:rPr>
          <w:tab/>
        </w:r>
        <w:r w:rsidR="001D0DAA">
          <w:rPr>
            <w:noProof/>
            <w:webHidden/>
          </w:rPr>
          <w:fldChar w:fldCharType="begin"/>
        </w:r>
        <w:r w:rsidR="001D0DAA">
          <w:rPr>
            <w:noProof/>
            <w:webHidden/>
          </w:rPr>
          <w:instrText xml:space="preserve"> PAGEREF _Toc492639770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FD5F0A">
      <w:pPr>
        <w:pStyle w:val="TOC2"/>
        <w:tabs>
          <w:tab w:val="right" w:leader="dot" w:pos="9350"/>
        </w:tabs>
        <w:rPr>
          <w:rFonts w:eastAsiaTheme="minorEastAsia"/>
          <w:noProof/>
          <w:lang w:eastAsia="en-CA"/>
        </w:rPr>
      </w:pPr>
      <w:hyperlink w:anchor="_Toc492639771" w:history="1">
        <w:r w:rsidR="001D0DAA" w:rsidRPr="009D1D4F">
          <w:rPr>
            <w:rStyle w:val="Hyperlink"/>
            <w:noProof/>
          </w:rPr>
          <w:t>Candidate methodologies</w:t>
        </w:r>
        <w:r w:rsidR="001D0DAA">
          <w:rPr>
            <w:noProof/>
            <w:webHidden/>
          </w:rPr>
          <w:tab/>
        </w:r>
        <w:r w:rsidR="001D0DAA">
          <w:rPr>
            <w:noProof/>
            <w:webHidden/>
          </w:rPr>
          <w:fldChar w:fldCharType="begin"/>
        </w:r>
        <w:r w:rsidR="001D0DAA">
          <w:rPr>
            <w:noProof/>
            <w:webHidden/>
          </w:rPr>
          <w:instrText xml:space="preserve"> PAGEREF _Toc492639771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72" w:history="1">
        <w:r w:rsidR="001D0DAA" w:rsidRPr="009D1D4F">
          <w:rPr>
            <w:rStyle w:val="Hyperlink"/>
            <w:noProof/>
          </w:rPr>
          <w:t>Concluding Remarks</w:t>
        </w:r>
        <w:r w:rsidR="001D0DAA">
          <w:rPr>
            <w:noProof/>
            <w:webHidden/>
          </w:rPr>
          <w:tab/>
        </w:r>
        <w:r w:rsidR="001D0DAA">
          <w:rPr>
            <w:noProof/>
            <w:webHidden/>
          </w:rPr>
          <w:fldChar w:fldCharType="begin"/>
        </w:r>
        <w:r w:rsidR="001D0DAA">
          <w:rPr>
            <w:noProof/>
            <w:webHidden/>
          </w:rPr>
          <w:instrText xml:space="preserve"> PAGEREF _Toc492639772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FD5F0A">
      <w:pPr>
        <w:pStyle w:val="TOC1"/>
        <w:tabs>
          <w:tab w:val="right" w:leader="dot" w:pos="9350"/>
        </w:tabs>
        <w:rPr>
          <w:rFonts w:eastAsiaTheme="minorEastAsia"/>
          <w:b w:val="0"/>
          <w:noProof/>
          <w:sz w:val="22"/>
          <w:lang w:eastAsia="en-CA"/>
        </w:rPr>
      </w:pPr>
      <w:hyperlink w:anchor="_Toc492639773" w:history="1">
        <w:r w:rsidR="001D0DAA" w:rsidRPr="009D1D4F">
          <w:rPr>
            <w:rStyle w:val="Hyperlink"/>
            <w:noProof/>
          </w:rPr>
          <w:t>References</w:t>
        </w:r>
        <w:r w:rsidR="001D0DAA">
          <w:rPr>
            <w:noProof/>
            <w:webHidden/>
          </w:rPr>
          <w:tab/>
        </w:r>
        <w:r w:rsidR="001D0DAA">
          <w:rPr>
            <w:noProof/>
            <w:webHidden/>
          </w:rPr>
          <w:fldChar w:fldCharType="begin"/>
        </w:r>
        <w:r w:rsidR="001D0DAA">
          <w:rPr>
            <w:noProof/>
            <w:webHidden/>
          </w:rPr>
          <w:instrText xml:space="preserve"> PAGEREF _Toc492639773 \h </w:instrText>
        </w:r>
        <w:r w:rsidR="001D0DAA">
          <w:rPr>
            <w:noProof/>
            <w:webHidden/>
          </w:rPr>
        </w:r>
        <w:r w:rsidR="001D0DAA">
          <w:rPr>
            <w:noProof/>
            <w:webHidden/>
          </w:rPr>
          <w:fldChar w:fldCharType="separate"/>
        </w:r>
        <w:r w:rsidR="001D0DAA">
          <w:rPr>
            <w:noProof/>
            <w:webHidden/>
          </w:rPr>
          <w:t>28</w:t>
        </w:r>
        <w:r w:rsidR="001D0DA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2639735"/>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2639736"/>
      <w:r>
        <w:t>Introduction to wetlands</w:t>
      </w:r>
      <w:bookmarkEnd w:id="2"/>
    </w:p>
    <w:p w:rsidR="00A45AA0" w:rsidRDefault="00907D96" w:rsidP="00D463F8">
      <w:r>
        <w:t xml:space="preserve">The Canadian </w:t>
      </w:r>
      <w:hyperlink w:anchor="_ENREF_89" w:tooltip="National Wetlands Working Group, 1997 #386" w:history="1">
        <w:r w:rsidR="00BB17A2">
          <w:fldChar w:fldCharType="begin"/>
        </w:r>
        <w:r w:rsidR="00BB17A2">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BB17A2">
          <w:fldChar w:fldCharType="separate"/>
        </w:r>
        <w:r w:rsidR="00BB17A2">
          <w:rPr>
            <w:noProof/>
          </w:rPr>
          <w:t>National Wetlands Working Group (1997)</w:t>
        </w:r>
        <w:r w:rsidR="00BB17A2">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2639737"/>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30" w:tooltip="Erwin, 2008 #486" w:history="1">
        <w:r w:rsidR="00BB17A2">
          <w:rPr>
            <w:noProof/>
          </w:rPr>
          <w:t>Erwin 2008</w:t>
        </w:r>
      </w:hyperlink>
      <w:r w:rsidR="00E32ACD">
        <w:rPr>
          <w:noProof/>
        </w:rPr>
        <w:t xml:space="preserve">, </w:t>
      </w:r>
      <w:hyperlink w:anchor="_ENREF_25" w:tooltip="Crooks, 2011 #487" w:history="1">
        <w:r w:rsidR="00BB17A2">
          <w:rPr>
            <w:noProof/>
          </w:rPr>
          <w:t>Crooks et al. 2011</w:t>
        </w:r>
      </w:hyperlink>
      <w:r w:rsidR="00E32ACD">
        <w:rPr>
          <w:noProof/>
        </w:rPr>
        <w:t xml:space="preserve">, </w:t>
      </w:r>
      <w:hyperlink w:anchor="_ENREF_99" w:tooltip="Ramsar, 2015 #488" w:history="1">
        <w:r w:rsidR="00BB17A2">
          <w:rPr>
            <w:noProof/>
          </w:rPr>
          <w:t>Ramsar 2015</w:t>
        </w:r>
      </w:hyperlink>
      <w:r w:rsidR="00E32ACD">
        <w:rPr>
          <w:noProof/>
        </w:rPr>
        <w:t xml:space="preserve">, </w:t>
      </w:r>
      <w:hyperlink w:anchor="_ENREF_52" w:tooltip="Howard, 2017 #489" w:history="1">
        <w:r w:rsidR="00BB17A2">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03" w:tooltip="Russi, 2013 #384" w:history="1">
        <w:r w:rsidR="00BB17A2">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10" w:tooltip="Stewart, 1971 #387" w:history="1">
        <w:r w:rsidR="00BB17A2">
          <w:rPr>
            <w:noProof/>
          </w:rPr>
          <w:t>Stewart et al. 1971</w:t>
        </w:r>
      </w:hyperlink>
      <w:r w:rsidR="00AA44D8">
        <w:rPr>
          <w:noProof/>
        </w:rPr>
        <w:t xml:space="preserve">, </w:t>
      </w:r>
      <w:hyperlink w:anchor="_ENREF_89" w:tooltip="National Wetlands Working Group, 1997 #386" w:history="1">
        <w:r w:rsidR="00BB17A2">
          <w:rPr>
            <w:noProof/>
          </w:rPr>
          <w:t>National Wetlands Working Group 1997</w:t>
        </w:r>
      </w:hyperlink>
      <w:r w:rsidR="00AA44D8">
        <w:rPr>
          <w:noProof/>
        </w:rPr>
        <w:t xml:space="preserve">, </w:t>
      </w:r>
      <w:hyperlink w:anchor="_ENREF_34" w:tooltip="Government of Alberta, 2013 #490" w:history="1">
        <w:r w:rsidR="00BB17A2">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26" w:tooltip="Daily, 1997 #421" w:history="1">
        <w:r w:rsidR="00BB17A2">
          <w:rPr>
            <w:noProof/>
          </w:rPr>
          <w:t>Daily 1997</w:t>
        </w:r>
      </w:hyperlink>
      <w:r w:rsidR="0057706F">
        <w:rPr>
          <w:noProof/>
        </w:rPr>
        <w:t xml:space="preserve">, </w:t>
      </w:r>
      <w:hyperlink w:anchor="_ENREF_85" w:tooltip="Mitsch, 2007 #399" w:history="1">
        <w:r w:rsidR="00BB17A2">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36" w:tooltip="Government of Canada, 1991 #491" w:history="1">
        <w:r w:rsidR="00BB17A2">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21" w:tooltip="Costanza, 2014 #403" w:history="1">
        <w:r w:rsidR="00BB17A2">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87" w:tooltip="Mora, 2013 #379" w:history="1">
        <w:r w:rsidR="00BB17A2">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34" w:tooltip="Government of Alberta, 2013 #490" w:history="1">
        <w:r w:rsidR="00BB17A2">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02" w:tooltip="Roulet, 2000 #415" w:history="1">
        <w:r w:rsidR="00BB17A2">
          <w:rPr>
            <w:noProof/>
          </w:rPr>
          <w:t>Roulet 2000</w:t>
        </w:r>
      </w:hyperlink>
      <w:r w:rsidR="006C6EA4">
        <w:rPr>
          <w:noProof/>
        </w:rPr>
        <w:t xml:space="preserve">, </w:t>
      </w:r>
      <w:hyperlink w:anchor="_ENREF_111" w:tooltip="Stow, 2004 #416" w:history="1">
        <w:r w:rsidR="00BB17A2">
          <w:rPr>
            <w:noProof/>
          </w:rPr>
          <w:t>Stow et al. 2004</w:t>
        </w:r>
      </w:hyperlink>
      <w:r w:rsidR="006C6EA4">
        <w:rPr>
          <w:noProof/>
        </w:rPr>
        <w:t xml:space="preserve">, </w:t>
      </w:r>
      <w:hyperlink w:anchor="_ENREF_58" w:tooltip="Klein, 2005 #417" w:history="1">
        <w:r w:rsidR="00BB17A2">
          <w:rPr>
            <w:noProof/>
          </w:rPr>
          <w:t>Klein et al. 2005</w:t>
        </w:r>
      </w:hyperlink>
      <w:r w:rsidR="006C6EA4">
        <w:rPr>
          <w:noProof/>
        </w:rPr>
        <w:t xml:space="preserve">, </w:t>
      </w:r>
      <w:hyperlink w:anchor="_ENREF_100" w:tooltip="Riordan, 2006 #418" w:history="1">
        <w:r w:rsidR="00BB17A2">
          <w:rPr>
            <w:noProof/>
          </w:rPr>
          <w:t>Riordan et al. 2006</w:t>
        </w:r>
      </w:hyperlink>
      <w:r w:rsidR="006C6EA4">
        <w:rPr>
          <w:noProof/>
        </w:rPr>
        <w:t xml:space="preserve">, </w:t>
      </w:r>
      <w:hyperlink w:anchor="_ENREF_113" w:tooltip="Tarnocai, 2009 #419" w:history="1">
        <w:r w:rsidR="00BB17A2">
          <w:rPr>
            <w:noProof/>
          </w:rPr>
          <w:t>Tarnocai 2009</w:t>
        </w:r>
      </w:hyperlink>
      <w:r w:rsidR="006C6EA4">
        <w:rPr>
          <w:noProof/>
        </w:rPr>
        <w:t xml:space="preserve">, </w:t>
      </w:r>
      <w:hyperlink w:anchor="_ENREF_18" w:tooltip="Chasmer, 2016 #480" w:history="1">
        <w:r w:rsidR="00BB17A2">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2639738"/>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BB17A2">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10" w:tooltip="Stewart, 1971 #387" w:history="1">
        <w:r w:rsidR="00BB17A2">
          <w:rPr>
            <w:noProof/>
          </w:rPr>
          <w:t>Stewart et al. 1971</w:t>
        </w:r>
      </w:hyperlink>
      <w:r w:rsidR="008659E8">
        <w:rPr>
          <w:noProof/>
        </w:rPr>
        <w:t xml:space="preserve">, </w:t>
      </w:r>
      <w:hyperlink w:anchor="_ENREF_89" w:tooltip="National Wetlands Working Group, 1997 #386" w:history="1">
        <w:r w:rsidR="00BB17A2">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23" w:tooltip="Vitt, 1996 #394" w:history="1">
        <w:r w:rsidR="00BB17A2">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32" w:tooltip="Winter, 1989 #412" w:history="1">
        <w:r w:rsidR="00BB17A2">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07" w:tooltip="Sethre, 2005 #413" w:history="1">
        <w:r w:rsidR="00BB17A2">
          <w:rPr>
            <w:noProof/>
          </w:rPr>
          <w:t>Sethre et al. 2005</w:t>
        </w:r>
      </w:hyperlink>
      <w:r w:rsidR="0057706F">
        <w:rPr>
          <w:noProof/>
        </w:rPr>
        <w:t xml:space="preserve">, </w:t>
      </w:r>
      <w:hyperlink w:anchor="_ENREF_136" w:tooltip="Zhang, 2009 #414" w:history="1">
        <w:r w:rsidR="00BB17A2">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23" w:tooltip="Vitt, 1996 #394" w:history="1">
        <w:r w:rsidR="00BB17A2">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33" w:tooltip="Winter, 2003 #411" w:history="1">
        <w:r w:rsidR="00BB17A2">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22" w:tooltip="Cowardin, 1979 #389" w:history="1">
        <w:r w:rsidR="00BB17A2">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13" w:tooltip="Tarnocai, 2009 #419" w:history="1">
        <w:r w:rsidR="00BB17A2">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98" w:tooltip="Quinton, 2009 #492" w:history="1">
        <w:r w:rsidR="00BB17A2">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19" w:tooltip="Chasmer, 2016 #460" w:history="1">
        <w:r w:rsidR="00BB17A2">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37" w:tooltip="Zoltai, 1975 #483" w:history="1">
        <w:r w:rsidR="00BB17A2">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98" w:tooltip="Quinton, 2009 #492" w:history="1">
        <w:r w:rsidR="00BB17A2">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2639739"/>
      <w:r>
        <w:t>Wetland Classification</w:t>
      </w:r>
      <w:bookmarkEnd w:id="5"/>
    </w:p>
    <w:p w:rsidR="009D36D5" w:rsidRDefault="009D36D5" w:rsidP="009D36D5">
      <w:pPr>
        <w:pStyle w:val="Heading2"/>
      </w:pPr>
      <w:bookmarkStart w:id="6" w:name="_Toc492639740"/>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10" w:tooltip="Stewart, 1971 #387" w:history="1">
        <w:r w:rsidR="00BB17A2">
          <w:fldChar w:fldCharType="begin"/>
        </w:r>
        <w:r w:rsidR="00BB17A2">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fldChar w:fldCharType="separate"/>
        </w:r>
        <w:r w:rsidR="00BB17A2">
          <w:rPr>
            <w:noProof/>
          </w:rPr>
          <w:t>Stewart et al. (1971)</w:t>
        </w:r>
        <w:r w:rsidR="00BB17A2">
          <w:fldChar w:fldCharType="end"/>
        </w:r>
      </w:hyperlink>
      <w:r w:rsidR="00BB06B2">
        <w:t xml:space="preserve"> system has been widely used in southern Alberta to classify the prairie </w:t>
      </w:r>
      <w:r w:rsidR="00336130">
        <w:t>biome</w:t>
      </w:r>
      <w:r w:rsidR="00BB06B2">
        <w:t xml:space="preserve">. The </w:t>
      </w:r>
      <w:hyperlink w:anchor="_ENREF_22" w:tooltip="Cowardin, 1979 #389" w:history="1">
        <w:r w:rsidR="00BB17A2">
          <w:fldChar w:fldCharType="begin"/>
        </w:r>
        <w:r w:rsidR="00BB17A2">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BB17A2">
          <w:fldChar w:fldCharType="separate"/>
        </w:r>
        <w:r w:rsidR="00BB17A2">
          <w:rPr>
            <w:noProof/>
          </w:rPr>
          <w:t>Cowardin et al. (1979)</w:t>
        </w:r>
        <w:r w:rsidR="00BB17A2">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8" w:tooltip="Beckingham, 1996 #391" w:history="1">
        <w:r w:rsidR="00BB17A2">
          <w:rPr>
            <w:noProof/>
          </w:rPr>
          <w:t>Beckingham et al. 1996a</w:t>
        </w:r>
      </w:hyperlink>
      <w:r w:rsidR="0057706F">
        <w:rPr>
          <w:noProof/>
        </w:rPr>
        <w:t xml:space="preserve">, </w:t>
      </w:r>
      <w:hyperlink w:anchor="_ENREF_9" w:tooltip="Beckingham, 1996 #390" w:history="1">
        <w:r w:rsidR="00BB17A2">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89" w:tooltip="National Wetlands Working Group, 1997 #386" w:history="1">
        <w:r w:rsidR="00BB17A2">
          <w:fldChar w:fldCharType="begin"/>
        </w:r>
        <w:r w:rsidR="00BB17A2">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BB17A2">
          <w:fldChar w:fldCharType="separate"/>
        </w:r>
        <w:r w:rsidR="00BB17A2">
          <w:rPr>
            <w:noProof/>
          </w:rPr>
          <w:t>National Wetlands Working Group (1997)</w:t>
        </w:r>
        <w:r w:rsidR="00BB17A2">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08" w:tooltip="Smith, 2007 #392" w:history="1">
        <w:r w:rsidR="00BB17A2">
          <w:rPr>
            <w:noProof/>
          </w:rPr>
          <w:t>Smith et al. 2007</w:t>
        </w:r>
      </w:hyperlink>
      <w:r w:rsidR="0057706F">
        <w:rPr>
          <w:noProof/>
        </w:rPr>
        <w:t>)</w:t>
      </w:r>
      <w:r>
        <w:fldChar w:fldCharType="end"/>
      </w:r>
      <w:r>
        <w:t xml:space="preserve"> and the Alberta Wetland Inventory (AWI; </w:t>
      </w:r>
      <w:hyperlink w:anchor="_ENREF_41" w:tooltip="Halsey, 2003 #393" w:history="1">
        <w:r w:rsidR="00BB17A2">
          <w:fldChar w:fldCharType="begin"/>
        </w:r>
        <w:r w:rsidR="00BB17A2">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BB17A2">
          <w:fldChar w:fldCharType="separate"/>
        </w:r>
        <w:r w:rsidR="00BB17A2">
          <w:rPr>
            <w:noProof/>
          </w:rPr>
          <w:t>Halsey et al. (2003)</w:t>
        </w:r>
        <w:r w:rsidR="00BB17A2">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BB17A2">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2639741"/>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03" w:tooltip="Russi, 2013 #384" w:history="1">
        <w:r w:rsidR="00BB17A2">
          <w:fldChar w:fldCharType="begin"/>
        </w:r>
        <w:r w:rsidR="00BB17A2">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BB17A2">
          <w:fldChar w:fldCharType="separate"/>
        </w:r>
        <w:r w:rsidR="00BB17A2">
          <w:rPr>
            <w:noProof/>
          </w:rPr>
          <w:t>Russi et al. (2013)</w:t>
        </w:r>
        <w:r w:rsidR="00BB17A2">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89" w:tooltip="National Wetlands Working Group, 1997 #386" w:history="1">
        <w:r w:rsidR="00BB17A2">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2639742"/>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10" w:tooltip="Stewart, 1971 #387" w:history="1">
        <w:r w:rsidR="00BB17A2">
          <w:fldChar w:fldCharType="begin"/>
        </w:r>
        <w:r w:rsidR="00BB17A2">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fldChar w:fldCharType="separate"/>
        </w:r>
        <w:r w:rsidR="00BB17A2">
          <w:rPr>
            <w:noProof/>
          </w:rPr>
          <w:t>Stewart et al. (1971)</w:t>
        </w:r>
        <w:r w:rsidR="00BB17A2">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08" w:tooltip="Smith, 2007 #392" w:history="1">
        <w:r w:rsidR="00BB17A2">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41" w:tooltip="Halsey, 2003 #393" w:history="1">
        <w:r w:rsidR="00BB17A2">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8" w:tooltip="Beckingham, 1996 #391" w:history="1">
        <w:r w:rsidR="00BB17A2">
          <w:rPr>
            <w:noProof/>
          </w:rPr>
          <w:t>Beckingham et al. 1996a</w:t>
        </w:r>
      </w:hyperlink>
      <w:r w:rsidR="00A725C4">
        <w:rPr>
          <w:noProof/>
        </w:rPr>
        <w:t xml:space="preserve">, </w:t>
      </w:r>
      <w:hyperlink w:anchor="_ENREF_9" w:tooltip="Beckingham, 1996 #390" w:history="1">
        <w:r w:rsidR="00BB17A2">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89" w:tooltip="National Wetlands Working Group, 1997 #386" w:history="1">
        <w:r w:rsidR="00BB17A2">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10" w:tooltip="Stewart, 1971 #387" w:history="1">
        <w:r w:rsidR="00BB17A2">
          <w:fldChar w:fldCharType="begin"/>
        </w:r>
        <w:r w:rsidR="00BB17A2">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fldChar w:fldCharType="separate"/>
        </w:r>
        <w:r w:rsidR="00BB17A2">
          <w:rPr>
            <w:noProof/>
          </w:rPr>
          <w:t>Stewart et al. (1971)</w:t>
        </w:r>
        <w:r w:rsidR="00BB17A2">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10" w:tooltip="Stewart, 1971 #387" w:history="1">
              <w:r w:rsidR="00BB17A2">
                <w:rPr>
                  <w:sz w:val="20"/>
                  <w:szCs w:val="20"/>
                </w:rPr>
                <w:fldChar w:fldCharType="begin"/>
              </w:r>
              <w:r w:rsidR="00BB17A2">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rPr>
                  <w:sz w:val="20"/>
                  <w:szCs w:val="20"/>
                </w:rPr>
                <w:fldChar w:fldCharType="separate"/>
              </w:r>
              <w:r w:rsidR="00BB17A2">
                <w:rPr>
                  <w:noProof/>
                  <w:sz w:val="20"/>
                  <w:szCs w:val="20"/>
                </w:rPr>
                <w:t>Stewart et al. (1971)</w:t>
              </w:r>
              <w:r w:rsidR="00BB17A2">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2639743"/>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23" w:tooltip="Vitt, 1996 #394" w:history="1">
        <w:r w:rsidR="00BB17A2">
          <w:rPr>
            <w:noProof/>
          </w:rPr>
          <w:t>Vitt et al. 1996</w:t>
        </w:r>
      </w:hyperlink>
      <w:r w:rsidR="00E15810">
        <w:rPr>
          <w:noProof/>
        </w:rPr>
        <w:t xml:space="preserve">, </w:t>
      </w:r>
      <w:hyperlink w:anchor="_ENREF_89" w:tooltip="National Wetlands Working Group, 1997 #386" w:history="1">
        <w:r w:rsidR="00BB17A2">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88" w:tooltip="Naiman, 1994 #395" w:history="1">
        <w:r w:rsidR="00BB17A2">
          <w:fldChar w:fldCharType="begin"/>
        </w:r>
        <w:r w:rsidR="00BB17A2">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BB17A2">
          <w:fldChar w:fldCharType="separate"/>
        </w:r>
        <w:r w:rsidR="00BB17A2">
          <w:rPr>
            <w:noProof/>
          </w:rPr>
          <w:t>Naiman et al. (1994)</w:t>
        </w:r>
        <w:r w:rsidR="00BB17A2">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BB17A2">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84" w:tooltip="Miller, 2003 #396" w:history="1">
        <w:r w:rsidR="00BB17A2">
          <w:rPr>
            <w:noProof/>
          </w:rPr>
          <w:t>Miller et al. 2003</w:t>
        </w:r>
      </w:hyperlink>
      <w:r w:rsidR="0057706F">
        <w:rPr>
          <w:noProof/>
        </w:rPr>
        <w:t xml:space="preserve">, </w:t>
      </w:r>
      <w:hyperlink w:anchor="_ENREF_55" w:tooltip="Johnson, 2004 #397" w:history="1">
        <w:r w:rsidR="00BB17A2">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2639744"/>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10" w:tooltip="Stewart, 1971 #387" w:history="1">
        <w:r w:rsidR="00BB17A2">
          <w:fldChar w:fldCharType="begin"/>
        </w:r>
        <w:r w:rsidR="00BB17A2">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fldChar w:fldCharType="separate"/>
        </w:r>
        <w:r w:rsidR="00BB17A2">
          <w:rPr>
            <w:noProof/>
          </w:rPr>
          <w:t>Stewart et al. (1971)</w:t>
        </w:r>
        <w:r w:rsidR="00BB17A2">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85" w:tooltip="Mitsch, 2007 #399" w:history="1">
        <w:r w:rsidR="00BB17A2">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67" w:tooltip="Locky, 2005 #398" w:history="1">
        <w:r w:rsidR="00BB17A2">
          <w:rPr>
            <w:noProof/>
          </w:rPr>
          <w:t>Locky et al. 2005</w:t>
        </w:r>
      </w:hyperlink>
      <w:r w:rsidR="0057706F">
        <w:rPr>
          <w:noProof/>
        </w:rPr>
        <w:t>)</w:t>
      </w:r>
      <w:r>
        <w:fldChar w:fldCharType="end"/>
      </w:r>
      <w:r>
        <w:t>.</w:t>
      </w:r>
    </w:p>
    <w:p w:rsidR="00397D4D" w:rsidRDefault="00397D4D" w:rsidP="006F308C">
      <w:pPr>
        <w:pStyle w:val="Heading2"/>
      </w:pPr>
      <w:bookmarkStart w:id="12" w:name="_Toc492639745"/>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89" w:tooltip="National Wetlands Working Group, 1997 #386" w:history="1">
        <w:r w:rsidR="00BB17A2">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25" w:tooltip="Vitt, 1993 #401" w:history="1">
        <w:r w:rsidR="00BB17A2">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24" w:tooltip="Vitt, 1994 #400" w:history="1">
        <w:r w:rsidR="00BB17A2">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89" w:tooltip="National Wetlands Working Group, 1997 #386" w:history="1">
        <w:r w:rsidR="00BB17A2">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10" w:tooltip="Stewart, 1971 #387" w:history="1">
        <w:r w:rsidR="00BB17A2">
          <w:rPr>
            <w:noProof/>
          </w:rPr>
          <w:t>Stewart et al. 1971</w:t>
        </w:r>
      </w:hyperlink>
      <w:r w:rsidR="00A725C4">
        <w:rPr>
          <w:noProof/>
        </w:rPr>
        <w:t xml:space="preserve">, </w:t>
      </w:r>
      <w:hyperlink w:anchor="_ENREF_89" w:tooltip="National Wetlands Working Group, 1997 #386" w:history="1">
        <w:r w:rsidR="00BB17A2">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89" w:tooltip="National Wetlands Working Group, 1997 #386" w:history="1">
        <w:r w:rsidR="00BB17A2">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BB17A2">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2639746"/>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10" w:tooltip="Stewart, 1971 #387" w:history="1">
        <w:r w:rsidR="00BB17A2">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10" w:tooltip="Stewart, 1971 #387" w:history="1">
        <w:r w:rsidR="00BB17A2">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10" w:tooltip="Stewart, 1971 #387" w:history="1">
        <w:r w:rsidR="00BB17A2" w:rsidRPr="00D7355B">
          <w:rPr>
            <w:sz w:val="20"/>
          </w:rPr>
          <w:fldChar w:fldCharType="begin"/>
        </w:r>
        <w:r w:rsidR="00BB17A2">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rsidRPr="00D7355B">
          <w:rPr>
            <w:sz w:val="20"/>
          </w:rPr>
          <w:fldChar w:fldCharType="separate"/>
        </w:r>
        <w:r w:rsidR="00BB17A2">
          <w:rPr>
            <w:noProof/>
            <w:sz w:val="20"/>
          </w:rPr>
          <w:t>Stewart et al. (1971)</w:t>
        </w:r>
        <w:r w:rsidR="00BB17A2"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2639747"/>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BB17A2">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24" w:tooltip="Vitt, 1994 #400" w:history="1">
        <w:r w:rsidR="00BB17A2">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09" w:tooltip="Soil Classification Working Group, 1998 #402" w:history="1">
        <w:r w:rsidR="00BB17A2">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09" w:tooltip="Soil Classification Working Group, 1998 #402" w:history="1">
        <w:r w:rsidR="00BB17A2">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2639748"/>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10" w:tooltip="Stewart, 1971 #387" w:history="1">
        <w:r w:rsidR="00BB17A2">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57" w:tooltip="Kenkel, 1987 #385" w:history="1">
        <w:r w:rsidR="00BB17A2">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27" w:tooltip="Devito, 2005 #410" w:history="1">
        <w:r w:rsidR="00BB17A2">
          <w:rPr>
            <w:noProof/>
          </w:rPr>
          <w:t>Devito et al. 2005</w:t>
        </w:r>
      </w:hyperlink>
      <w:r w:rsidR="0057706F">
        <w:rPr>
          <w:noProof/>
        </w:rPr>
        <w:t xml:space="preserve">, </w:t>
      </w:r>
      <w:hyperlink w:anchor="_ENREF_95" w:tooltip="Petrone, 2007 #409" w:history="1">
        <w:r w:rsidR="00BB17A2">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BB17A2">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25" w:tooltip="Vitt, 1993 #401" w:history="1">
        <w:r w:rsidR="00BB17A2">
          <w:rPr>
            <w:noProof/>
          </w:rPr>
          <w:t>Vitt et al. 1993</w:t>
        </w:r>
      </w:hyperlink>
      <w:r w:rsidR="00A725C4">
        <w:rPr>
          <w:noProof/>
        </w:rPr>
        <w:t xml:space="preserve">, </w:t>
      </w:r>
      <w:hyperlink w:anchor="_ENREF_89" w:tooltip="National Wetlands Working Group, 1997 #386" w:history="1">
        <w:r w:rsidR="00BB17A2">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85" w:tooltip="Mitsch, 2007 #399" w:history="1">
        <w:r w:rsidR="00BB17A2">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BB17A2">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10" w:tooltip="Stewart, 1971 #387" w:history="1">
        <w:r w:rsidR="00BB17A2" w:rsidRPr="00C626F8">
          <w:fldChar w:fldCharType="begin"/>
        </w:r>
        <w:r w:rsidR="00BB17A2">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rsidRPr="00C626F8">
          <w:fldChar w:fldCharType="separate"/>
        </w:r>
        <w:r w:rsidR="00BB17A2">
          <w:rPr>
            <w:noProof/>
          </w:rPr>
          <w:t>Stewart et al. (1971)</w:t>
        </w:r>
        <w:r w:rsidR="00BB17A2"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10" w:tooltip="Stewart, 1971 #387" w:history="1">
        <w:r w:rsidR="00BB17A2">
          <w:rPr>
            <w:noProof/>
          </w:rPr>
          <w:t>Stewart et al. 1971</w:t>
        </w:r>
      </w:hyperlink>
      <w:r w:rsidR="00A725C4">
        <w:rPr>
          <w:noProof/>
        </w:rPr>
        <w:t xml:space="preserve">, </w:t>
      </w:r>
      <w:hyperlink w:anchor="_ENREF_4" w:tooltip="Alberta Environment and Sustainable Resource Development, 2015 #388" w:history="1">
        <w:r w:rsidR="00BB17A2">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BB17A2">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BB17A2">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10" w:tooltip="Stewart, 1971 #387" w:history="1">
              <w:r w:rsidR="00BB17A2">
                <w:rPr>
                  <w:noProof/>
                  <w:sz w:val="20"/>
                </w:rPr>
                <w:fldChar w:fldCharType="begin"/>
              </w:r>
              <w:r w:rsidR="00BB17A2">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BB17A2">
                <w:rPr>
                  <w:noProof/>
                  <w:sz w:val="20"/>
                </w:rPr>
                <w:fldChar w:fldCharType="separate"/>
              </w:r>
              <w:r w:rsidR="00BB17A2">
                <w:rPr>
                  <w:noProof/>
                  <w:sz w:val="20"/>
                </w:rPr>
                <w:t>Stewart et al. (1971)</w:t>
              </w:r>
              <w:r w:rsidR="00BB17A2">
                <w:rPr>
                  <w:noProof/>
                  <w:sz w:val="20"/>
                </w:rPr>
                <w:fldChar w:fldCharType="end"/>
              </w:r>
            </w:hyperlink>
            <w:r>
              <w:rPr>
                <w:noProof/>
                <w:sz w:val="20"/>
              </w:rPr>
              <w:t>.</w:t>
            </w:r>
          </w:p>
        </w:tc>
      </w:tr>
    </w:tbl>
    <w:p w:rsidR="00B94E27" w:rsidRDefault="00B94E27" w:rsidP="00A64237">
      <w:pPr>
        <w:pStyle w:val="Heading2"/>
        <w:rPr>
          <w:noProof/>
        </w:rPr>
      </w:pPr>
      <w:bookmarkStart w:id="19" w:name="_Toc492639749"/>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89" w:tooltip="National Wetlands Working Group, 1997 #386" w:history="1">
        <w:r w:rsidR="00BB17A2">
          <w:rPr>
            <w:noProof/>
          </w:rPr>
          <w:t>National Wetlands Working Group 1997</w:t>
        </w:r>
      </w:hyperlink>
      <w:r w:rsidR="004773A9">
        <w:rPr>
          <w:noProof/>
        </w:rPr>
        <w:t xml:space="preserve">, </w:t>
      </w:r>
      <w:hyperlink w:anchor="_ENREF_108" w:tooltip="Smith, 2007 #392" w:history="1">
        <w:r w:rsidR="00BB17A2">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BB17A2">
          <w:rPr>
            <w:noProof/>
          </w:rPr>
          <w:t xml:space="preserve">Alberta Environment and Sustainable Resource </w:t>
        </w:r>
        <w:r w:rsidR="00BB17A2">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BB17A2">
          <w:fldChar w:fldCharType="begin"/>
        </w:r>
        <w:r w:rsidR="00BB17A2">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B17A2">
          <w:fldChar w:fldCharType="separate"/>
        </w:r>
        <w:r w:rsidR="00BB17A2">
          <w:rPr>
            <w:noProof/>
          </w:rPr>
          <w:t>Alberta Environment and Sustainable Resource Development (2015)</w:t>
        </w:r>
        <w:r w:rsidR="00BB17A2">
          <w:fldChar w:fldCharType="end"/>
        </w:r>
      </w:hyperlink>
      <w:r>
        <w:t xml:space="preserve"> (pp. 11-32).</w:t>
      </w:r>
    </w:p>
    <w:p w:rsidR="000F509B" w:rsidRDefault="000F509B" w:rsidP="000F509B">
      <w:pPr>
        <w:pStyle w:val="Heading2"/>
      </w:pPr>
      <w:bookmarkStart w:id="20" w:name="_Toc492639750"/>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2639751"/>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35" w:tooltip="Government of Alberta, 2017 #493" w:history="1">
        <w:r w:rsidR="00BB17A2">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E32ACD">
        <w:instrText xml:space="preserve"> ADDIN EN.CITE &lt;EndNote&gt;&lt;Cite&gt;&lt;Author&gt;Partnership&lt;/Author&gt;&lt;Year&gt;2017&lt;/Year&gt;&lt;RecNum&gt;494&lt;/RecNum&gt;&lt;DisplayText&gt;(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E32ACD">
        <w:rPr>
          <w:noProof/>
        </w:rPr>
        <w:t>(</w:t>
      </w:r>
      <w:hyperlink w:anchor="_ENREF_94" w:tooltip="Partnership, 2017 #494" w:history="1">
        <w:r w:rsidR="00BB17A2">
          <w:rPr>
            <w:noProof/>
          </w:rPr>
          <w:t>Partnership 2017</w:t>
        </w:r>
      </w:hyperlink>
      <w:r w:rsidR="00E32ACD">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2639752"/>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10" w:tooltip="Stewart, 1971 #387" w:history="1">
        <w:r w:rsidR="00BB17A2">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2639753"/>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29" w:tooltip="Ducks Unlimited Canada, 2011 #495" w:history="1">
        <w:r w:rsidR="00BB17A2">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2639754"/>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30" w:tooltip="Wilen, 1993 #426" w:history="1">
        <w:r w:rsidR="00BB17A2">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07" w:tooltip="Sethre, 2005 #413" w:history="1">
        <w:r w:rsidR="00BB17A2">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2639755"/>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01" w:tooltip="Roller, 1977 #423" w:history="1">
        <w:r w:rsidR="00BB17A2">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08" w:tooltip="Smith, 2007 #392" w:history="1">
        <w:r w:rsidR="00BB17A2">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2639756"/>
      <w:r>
        <w:t>Optical Imagery</w:t>
      </w:r>
      <w:bookmarkEnd w:id="27"/>
    </w:p>
    <w:p w:rsidR="0009778D" w:rsidRPr="0009778D" w:rsidRDefault="0009778D" w:rsidP="00DF1898">
      <w:pPr>
        <w:pStyle w:val="Heading3"/>
      </w:pPr>
      <w:bookmarkStart w:id="28" w:name="_Toc492639757"/>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35" w:tooltip="Work, 1974 #424" w:history="1">
        <w:r w:rsidR="00BB17A2">
          <w:rPr>
            <w:noProof/>
          </w:rPr>
          <w:t>Work et al. 1974</w:t>
        </w:r>
      </w:hyperlink>
      <w:r w:rsidR="0057706F">
        <w:rPr>
          <w:noProof/>
        </w:rPr>
        <w:t xml:space="preserve">, </w:t>
      </w:r>
      <w:hyperlink w:anchor="_ENREF_134" w:tooltip="Work, 1976 #425" w:history="1">
        <w:r w:rsidR="00BB17A2">
          <w:rPr>
            <w:noProof/>
          </w:rPr>
          <w:t>Work et al. 1976</w:t>
        </w:r>
      </w:hyperlink>
      <w:r w:rsidR="0057706F">
        <w:rPr>
          <w:noProof/>
        </w:rPr>
        <w:t xml:space="preserve">, </w:t>
      </w:r>
      <w:hyperlink w:anchor="_ENREF_101" w:tooltip="Roller, 1977 #423" w:history="1">
        <w:r w:rsidR="00BB17A2">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KTwvRGlzcGxheVRleHQ+PHJlY29yZD48cmVjLW51bWJlcj4zODk8L3Jl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</w:fldData>
        </w:fldChar>
      </w:r>
      <w:r w:rsidR="00E32ACD">
        <w:instrText xml:space="preserve"> ADDIN EN.CITE </w:instrText>
      </w:r>
      <w:r w:rsidR="00E32ACD">
        <w:fldChar w:fldCharType="begin">
          <w:fldData xml:space="preserve">PEVuZE5vdGU+PENpdGU+PEF1dGhvcj5Db3dhcmRpbjwvQXV0aG9yPjxZZWFyPjE5Nzk8L1llYXI+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</w:fldData>
        </w:fldChar>
      </w:r>
      <w:r w:rsidR="00E32ACD">
        <w:instrText xml:space="preserve"> ADDIN EN.CITE.DATA </w:instrText>
      </w:r>
      <w:r w:rsidR="00E32ACD">
        <w:fldChar w:fldCharType="end"/>
      </w:r>
      <w:r w:rsidR="009D6BC5">
        <w:fldChar w:fldCharType="separate"/>
      </w:r>
      <w:r w:rsidR="0057706F">
        <w:rPr>
          <w:noProof/>
        </w:rPr>
        <w:t>(</w:t>
      </w:r>
      <w:hyperlink w:anchor="_ENREF_22" w:tooltip="Cowardin, 1979 #389" w:history="1">
        <w:r w:rsidR="00BB17A2">
          <w:rPr>
            <w:noProof/>
          </w:rPr>
          <w:t>Cowardin et al. 1979</w:t>
        </w:r>
      </w:hyperlink>
      <w:r w:rsidR="0057706F">
        <w:rPr>
          <w:noProof/>
        </w:rPr>
        <w:t xml:space="preserve">, </w:t>
      </w:r>
      <w:hyperlink w:anchor="_ENREF_49" w:tooltip="Hood, 2008 #444" w:history="1">
        <w:r w:rsidR="00BB17A2">
          <w:rPr>
            <w:noProof/>
          </w:rPr>
          <w:t>Hood et al. 2008</w:t>
        </w:r>
      </w:hyperlink>
      <w:r w:rsidR="0057706F">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6" w:tooltip="Anderson, 1973 #429" w:history="1">
        <w:r w:rsidR="00BB17A2">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23" w:tooltip="Cowardin, 1981 #431" w:history="1">
        <w:r w:rsidR="00BB17A2">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 </w:instrText>
      </w:r>
      <w:r w:rsidR="00E32AC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DATA </w:instrText>
      </w:r>
      <w:r w:rsidR="00E32ACD">
        <w:fldChar w:fldCharType="end"/>
      </w:r>
      <w:r w:rsidR="00AA60DD">
        <w:fldChar w:fldCharType="separate"/>
      </w:r>
      <w:r w:rsidR="00E32ACD">
        <w:rPr>
          <w:noProof/>
        </w:rPr>
        <w:t>(</w:t>
      </w:r>
      <w:hyperlink w:anchor="_ENREF_6" w:tooltip="Anderson, 1973 #429" w:history="1">
        <w:r w:rsidR="00BB17A2">
          <w:rPr>
            <w:noProof/>
          </w:rPr>
          <w:t>Anderson et al. 1973</w:t>
        </w:r>
      </w:hyperlink>
      <w:r w:rsidR="00E32ACD">
        <w:rPr>
          <w:noProof/>
        </w:rPr>
        <w:t xml:space="preserve">, </w:t>
      </w:r>
      <w:hyperlink w:anchor="_ENREF_114" w:tooltip="Taylor, 1995 #432" w:history="1">
        <w:r w:rsidR="00BB17A2">
          <w:rPr>
            <w:noProof/>
          </w:rPr>
          <w:t>Taylor et al. 1995</w:t>
        </w:r>
      </w:hyperlink>
      <w:r w:rsidR="00E32ACD">
        <w:rPr>
          <w:noProof/>
        </w:rPr>
        <w:t xml:space="preserve">, </w:t>
      </w:r>
      <w:hyperlink w:anchor="_ENREF_73" w:tooltip="Mahoney, 2017 #440" w:history="1">
        <w:r w:rsidR="00BB17A2">
          <w:rPr>
            <w:noProof/>
          </w:rPr>
          <w:t>Mahoney et al. 2017</w:t>
        </w:r>
      </w:hyperlink>
      <w:r w:rsidR="00E32ACD">
        <w:rPr>
          <w:noProof/>
        </w:rPr>
        <w:t xml:space="preserve">, </w:t>
      </w:r>
      <w:hyperlink w:anchor="_ENREF_94" w:tooltip="Partnership, 2017 #494" w:history="1">
        <w:r w:rsidR="00BB17A2">
          <w:rPr>
            <w:noProof/>
          </w:rPr>
          <w:t>Partnership 2017</w:t>
        </w:r>
      </w:hyperlink>
      <w:r w:rsidR="00E32ACD">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32" w:tooltip="Gallant, 2015 #439" w:history="1">
        <w:r w:rsidR="00BB17A2">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2639758"/>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6" w:tooltip="Anderson, 1973 #429" w:history="1">
        <w:r w:rsidR="00BB17A2">
          <w:rPr>
            <w:noProof/>
          </w:rPr>
          <w:t>Anderson et al. 1973</w:t>
        </w:r>
      </w:hyperlink>
      <w:r w:rsidR="0057706F">
        <w:rPr>
          <w:noProof/>
        </w:rPr>
        <w:t xml:space="preserve">, </w:t>
      </w:r>
      <w:hyperlink w:anchor="_ENREF_129" w:tooltip="Wilen, 1995 #430" w:history="1">
        <w:r w:rsidR="00BB17A2">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5653FA">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5653FA">
        <w:rPr>
          <w:noProof/>
        </w:rPr>
        <w:t>(</w:t>
      </w:r>
      <w:hyperlink w:anchor="_ENREF_59" w:tooltip="Klemas, 2013 #441" w:history="1">
        <w:r w:rsidR="00BB17A2">
          <w:rPr>
            <w:noProof/>
          </w:rPr>
          <w:t>Klemas 2013a</w:t>
        </w:r>
      </w:hyperlink>
      <w:r w:rsidR="005653FA">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34" w:tooltip="Work, 1976 #425" w:history="1">
        <w:r w:rsidR="00BB17A2">
          <w:rPr>
            <w:noProof/>
          </w:rPr>
          <w:t>Work et al. 1976</w:t>
        </w:r>
      </w:hyperlink>
      <w:r w:rsidR="0057706F">
        <w:rPr>
          <w:noProof/>
        </w:rPr>
        <w:t xml:space="preserve">, </w:t>
      </w:r>
      <w:hyperlink w:anchor="_ENREF_107" w:tooltip="Sethre, 2005 #413" w:history="1">
        <w:r w:rsidR="00BB17A2">
          <w:rPr>
            <w:noProof/>
          </w:rPr>
          <w:t>Sethre et al. 2005</w:t>
        </w:r>
      </w:hyperlink>
      <w:r w:rsidR="0057706F">
        <w:rPr>
          <w:noProof/>
        </w:rPr>
        <w:t xml:space="preserve">, </w:t>
      </w:r>
      <w:hyperlink w:anchor="_ENREF_7" w:tooltip="Baker, 2006 #442" w:history="1">
        <w:r w:rsidR="00BB17A2">
          <w:rPr>
            <w:noProof/>
          </w:rPr>
          <w:t>Baker et al. 2006</w:t>
        </w:r>
      </w:hyperlink>
      <w:r w:rsidR="0057706F">
        <w:rPr>
          <w:noProof/>
        </w:rPr>
        <w:t xml:space="preserve">, </w:t>
      </w:r>
      <w:hyperlink w:anchor="_ENREF_100" w:tooltip="Riordan, 2006 #418" w:history="1">
        <w:r w:rsidR="00BB17A2">
          <w:rPr>
            <w:noProof/>
          </w:rPr>
          <w:t>Riordan et al. 2006</w:t>
        </w:r>
      </w:hyperlink>
      <w:r w:rsidR="0057706F">
        <w:rPr>
          <w:noProof/>
        </w:rPr>
        <w:t xml:space="preserve">, </w:t>
      </w:r>
      <w:hyperlink w:anchor="_ENREF_104" w:tooltip="Sass, 2007 #445" w:history="1">
        <w:r w:rsidR="00BB17A2">
          <w:rPr>
            <w:noProof/>
          </w:rPr>
          <w:t>Sass et al. 2007</w:t>
        </w:r>
      </w:hyperlink>
      <w:r w:rsidR="0057706F">
        <w:rPr>
          <w:noProof/>
        </w:rPr>
        <w:t xml:space="preserve">, </w:t>
      </w:r>
      <w:hyperlink w:anchor="_ENREF_31" w:tooltip="Frohn, 2009 #443" w:history="1">
        <w:r w:rsidR="00BB17A2">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5653FA">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5653FA">
        <w:rPr>
          <w:noProof/>
        </w:rPr>
        <w:t>(</w:t>
      </w:r>
      <w:hyperlink w:anchor="_ENREF_59" w:tooltip="Klemas, 2013 #441" w:history="1">
        <w:r w:rsidR="00BB17A2">
          <w:rPr>
            <w:noProof/>
          </w:rPr>
          <w:t>Klemas 2013a</w:t>
        </w:r>
      </w:hyperlink>
      <w:r w:rsidR="005653FA">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37" w:tooltip="Grenier, 2008 #450" w:history="1">
        <w:r w:rsidR="00BB17A2">
          <w:rPr>
            <w:noProof/>
          </w:rPr>
          <w:t>Grenier et al. 2008</w:t>
        </w:r>
      </w:hyperlink>
      <w:r w:rsidR="0057706F">
        <w:rPr>
          <w:noProof/>
        </w:rPr>
        <w:t xml:space="preserve">, </w:t>
      </w:r>
      <w:hyperlink w:anchor="_ENREF_63" w:tooltip="Laba, 2008 #447" w:history="1">
        <w:r w:rsidR="00BB17A2">
          <w:rPr>
            <w:noProof/>
          </w:rPr>
          <w:t>Laba et al. 2008</w:t>
        </w:r>
      </w:hyperlink>
      <w:r w:rsidR="0057706F">
        <w:rPr>
          <w:noProof/>
        </w:rPr>
        <w:t xml:space="preserve">, </w:t>
      </w:r>
      <w:hyperlink w:anchor="_ENREF_17" w:tooltip="Carle, 2014 #446" w:history="1">
        <w:r w:rsidR="00BB17A2">
          <w:rPr>
            <w:noProof/>
          </w:rPr>
          <w:t>Carle et al. 2014</w:t>
        </w:r>
      </w:hyperlink>
      <w:r w:rsidR="0057706F">
        <w:rPr>
          <w:noProof/>
        </w:rPr>
        <w:t xml:space="preserve">, </w:t>
      </w:r>
      <w:hyperlink w:anchor="_ENREF_53" w:tooltip="Hu, 2015 #448" w:history="1">
        <w:r w:rsidR="00BB17A2">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66" w:tooltip="Li, 2005 #435" w:history="1">
        <w:r w:rsidR="00BB17A2">
          <w:rPr>
            <w:noProof/>
          </w:rPr>
          <w:t>Li et al. 2005</w:t>
        </w:r>
      </w:hyperlink>
      <w:r w:rsidR="0057706F">
        <w:rPr>
          <w:noProof/>
        </w:rPr>
        <w:t xml:space="preserve">, </w:t>
      </w:r>
      <w:hyperlink w:anchor="_ENREF_12" w:tooltip="Bourgeau-Chavez, 2009 #436" w:history="1">
        <w:r w:rsidR="00BB17A2">
          <w:rPr>
            <w:noProof/>
          </w:rPr>
          <w:t>Bourgeau-Chavez et al. 2009</w:t>
        </w:r>
      </w:hyperlink>
      <w:r w:rsidR="0057706F">
        <w:rPr>
          <w:noProof/>
        </w:rPr>
        <w:t xml:space="preserve">, </w:t>
      </w:r>
      <w:hyperlink w:anchor="_ENREF_79" w:tooltip="Maxa, 2009 #437" w:history="1">
        <w:r w:rsidR="00BB17A2">
          <w:rPr>
            <w:noProof/>
          </w:rPr>
          <w:t>Maxa et al. 2009</w:t>
        </w:r>
      </w:hyperlink>
      <w:r w:rsidR="0057706F">
        <w:rPr>
          <w:noProof/>
        </w:rPr>
        <w:t xml:space="preserve">, </w:t>
      </w:r>
      <w:hyperlink w:anchor="_ENREF_83" w:tooltip="Millard, 2013 #438" w:history="1">
        <w:r w:rsidR="00BB17A2">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5653FA">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5653FA">
        <w:rPr>
          <w:noProof/>
        </w:rPr>
        <w:t>(</w:t>
      </w:r>
      <w:hyperlink w:anchor="_ENREF_59" w:tooltip="Klemas, 2013 #441" w:history="1">
        <w:r w:rsidR="00BB17A2">
          <w:rPr>
            <w:noProof/>
          </w:rPr>
          <w:t>Klemas 2013a</w:t>
        </w:r>
      </w:hyperlink>
      <w:r w:rsidR="005653FA">
        <w:rPr>
          <w:noProof/>
        </w:rPr>
        <w:t xml:space="preserve">, </w:t>
      </w:r>
      <w:hyperlink w:anchor="_ENREF_35" w:tooltip="Government of Alberta, 2017 #493" w:history="1">
        <w:r w:rsidR="00BB17A2">
          <w:rPr>
            <w:noProof/>
          </w:rPr>
          <w:t>Government of Alberta 2017</w:t>
        </w:r>
      </w:hyperlink>
      <w:r w:rsidR="005653FA">
        <w:rPr>
          <w:noProof/>
        </w:rPr>
        <w:t>)</w:t>
      </w:r>
      <w:r w:rsidR="00F373AF">
        <w:fldChar w:fldCharType="end"/>
      </w:r>
      <w:r w:rsidR="00AD293C">
        <w:t>.</w:t>
      </w:r>
    </w:p>
    <w:p w:rsidR="00DA487A" w:rsidRDefault="00DA487A" w:rsidP="001D2463">
      <w:pPr>
        <w:pStyle w:val="Heading2"/>
      </w:pPr>
      <w:bookmarkStart w:id="30" w:name="_Toc492639759"/>
      <w:r>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w:t>
      </w:r>
      <w:r w:rsidR="001D2AAB">
        <w:lastRenderedPageBreak/>
        <w:t xml:space="preserve">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33" w:tooltip="Govender, 2007 #433" w:history="1">
        <w:r w:rsidR="00BB17A2">
          <w:rPr>
            <w:noProof/>
          </w:rPr>
          <w:t>Govender et al. 2007</w:t>
        </w:r>
      </w:hyperlink>
      <w:r w:rsidR="0057706F">
        <w:rPr>
          <w:noProof/>
        </w:rPr>
        <w:t xml:space="preserve">, </w:t>
      </w:r>
      <w:hyperlink w:anchor="_ENREF_2" w:tooltip="Adam, 2010 #434" w:history="1">
        <w:r w:rsidR="00BB17A2">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30" w:tooltip="Erwin, 2008 #486" w:history="1">
        <w:r w:rsidR="00BB17A2">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BB17A2">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46" w:tooltip="Hirano, 2003 #453" w:history="1">
        <w:r w:rsidR="00BB17A2">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36" w:tooltip="Government of Canada, 1991 #491" w:history="1">
        <w:r w:rsidR="00BB17A2">
          <w:rPr>
            <w:noProof/>
          </w:rPr>
          <w:t>Government of Canada 1991</w:t>
        </w:r>
      </w:hyperlink>
      <w:r w:rsidR="00DF00D8">
        <w:rPr>
          <w:noProof/>
        </w:rPr>
        <w:t xml:space="preserve">, </w:t>
      </w:r>
      <w:hyperlink w:anchor="_ENREF_46" w:tooltip="Hirano, 2003 #453" w:history="1">
        <w:r w:rsidR="00BB17A2">
          <w:rPr>
            <w:noProof/>
          </w:rPr>
          <w:t>Hirano et al. 2003</w:t>
        </w:r>
      </w:hyperlink>
      <w:r w:rsidR="00DF00D8">
        <w:rPr>
          <w:noProof/>
        </w:rPr>
        <w:t xml:space="preserve">, </w:t>
      </w:r>
      <w:hyperlink w:anchor="_ENREF_52" w:tooltip="Howard, 2017 #489" w:history="1">
        <w:r w:rsidR="00BB17A2">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2639760"/>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50" w:tooltip="Hopkinson, 2005 #422" w:history="1">
        <w:r w:rsidR="00BB17A2">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80" w:tooltip="Means, 2000 #118" w:history="1">
        <w:r w:rsidR="00BB17A2">
          <w:rPr>
            <w:noProof/>
          </w:rPr>
          <w:t>Means et al. 2000</w:t>
        </w:r>
      </w:hyperlink>
      <w:r w:rsidR="00CB6CD4">
        <w:rPr>
          <w:noProof/>
        </w:rPr>
        <w:t xml:space="preserve">, </w:t>
      </w:r>
      <w:hyperlink w:anchor="_ENREF_65" w:tooltip="Lefsky, 2002 #57" w:history="1">
        <w:r w:rsidR="00BB17A2">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99" w:tooltip="Ramsar, 2015 #488" w:history="1">
        <w:r w:rsidR="00BB17A2">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25" w:tooltip="Crooks, 2011 #487" w:history="1">
        <w:r w:rsidR="00BB17A2">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12" w:tooltip="Sun, 2008 #136" w:history="1">
        <w:r w:rsidR="00BB17A2">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38" w:tooltip="Zwally, 2002 #4" w:history="1">
        <w:r w:rsidR="00BB17A2">
          <w:rPr>
            <w:noProof/>
          </w:rPr>
          <w:t>Zwally et al. 2002</w:t>
        </w:r>
      </w:hyperlink>
      <w:r w:rsidR="001D47B2">
        <w:rPr>
          <w:noProof/>
        </w:rPr>
        <w:t xml:space="preserve">, </w:t>
      </w:r>
      <w:hyperlink w:anchor="_ENREF_1" w:tooltip="Abshire, 2005 #75" w:history="1">
        <w:r w:rsidR="00BB17A2">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86" w:tooltip="Molijn, 2011 #8" w:history="1">
        <w:r w:rsidR="00BB17A2">
          <w:rPr>
            <w:noProof/>
          </w:rPr>
          <w:t>Molijn et al. 2011</w:t>
        </w:r>
      </w:hyperlink>
      <w:r w:rsidR="001278F9">
        <w:rPr>
          <w:noProof/>
        </w:rPr>
        <w:t xml:space="preserve">, </w:t>
      </w:r>
      <w:hyperlink w:anchor="_ENREF_69" w:tooltip="Los, 2012 #172" w:history="1">
        <w:r w:rsidR="00BB17A2">
          <w:rPr>
            <w:noProof/>
          </w:rPr>
          <w:t>Los et al. 2012</w:t>
        </w:r>
      </w:hyperlink>
      <w:r w:rsidR="001278F9">
        <w:rPr>
          <w:noProof/>
        </w:rPr>
        <w:t xml:space="preserve">, </w:t>
      </w:r>
      <w:hyperlink w:anchor="_ENREF_74" w:tooltip="Mahoney, 2016 #349" w:history="1">
        <w:r w:rsidR="00BB17A2">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42" w:tooltip="Harding, 2005 #97" w:history="1">
        <w:r w:rsidR="00BB17A2">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50" w:tooltip="Hopkinson, 2005 #422" w:history="1">
        <w:r w:rsidR="00BB17A2">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EdWNrcyBVbmxpbWl0ZWQgQ2FuYWRh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EzNDQtMTM1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</w:fldData>
        </w:fldChar>
      </w:r>
      <w:r w:rsidR="00DF00D8">
        <w:instrText xml:space="preserve"> ADDIN EN.CITE </w:instrText>
      </w:r>
      <w:r w:rsidR="00DF00D8">
        <w:fldChar w:fldCharType="begin">
          <w:fldData xml:space="preserve">PEVuZE5vdGU+PENpdGU+PEF1dGhvcj5RdWludG9uPC9BdXRob3I+PFllYXI+MjAwOTwvWWVhcj48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EzNDQtMTM1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</w:fldData>
        </w:fldChar>
      </w:r>
      <w:r w:rsidR="00DF00D8">
        <w:instrText xml:space="preserve"> ADDIN EN.CITE.DATA </w:instrText>
      </w:r>
      <w:r w:rsidR="00DF00D8">
        <w:fldChar w:fldCharType="end"/>
      </w:r>
      <w:r w:rsidR="00B547FD">
        <w:fldChar w:fldCharType="separate"/>
      </w:r>
      <w:r w:rsidR="00DA6F7B">
        <w:rPr>
          <w:noProof/>
        </w:rPr>
        <w:t>(</w:t>
      </w:r>
      <w:hyperlink w:anchor="_ENREF_137" w:tooltip="Zoltai, 1975 #483" w:history="1">
        <w:r w:rsidR="00BB17A2">
          <w:rPr>
            <w:noProof/>
          </w:rPr>
          <w:t>Zoltai et al. 1975</w:t>
        </w:r>
      </w:hyperlink>
      <w:r w:rsidR="00DA6F7B">
        <w:rPr>
          <w:noProof/>
        </w:rPr>
        <w:t xml:space="preserve">, </w:t>
      </w:r>
      <w:hyperlink w:anchor="_ENREF_90" w:tooltip="Nico, 2004 #496" w:history="1">
        <w:r w:rsidR="00BB17A2">
          <w:rPr>
            <w:noProof/>
          </w:rPr>
          <w:t>Nico et al. 2004</w:t>
        </w:r>
      </w:hyperlink>
      <w:r w:rsidR="00DA6F7B">
        <w:rPr>
          <w:noProof/>
        </w:rPr>
        <w:t xml:space="preserve">, </w:t>
      </w:r>
      <w:hyperlink w:anchor="_ENREF_98" w:tooltip="Quinton, 2009 #492" w:history="1">
        <w:r w:rsidR="00BB17A2">
          <w:rPr>
            <w:noProof/>
          </w:rPr>
          <w:t>Quinton et al. 2009</w:t>
        </w:r>
      </w:hyperlink>
      <w:r w:rsidR="00DA6F7B">
        <w:rPr>
          <w:noProof/>
        </w:rPr>
        <w:t xml:space="preserve">, </w:t>
      </w:r>
      <w:hyperlink w:anchor="_ENREF_29" w:tooltip="Ducks Unlimited Canada, 2011 #495" w:history="1">
        <w:r w:rsidR="00BB17A2">
          <w:rPr>
            <w:noProof/>
          </w:rPr>
          <w:t>Ducks Unlimited Canada 2011</w:t>
        </w:r>
      </w:hyperlink>
      <w:r w:rsidR="00DA6F7B">
        <w:rPr>
          <w:noProof/>
        </w:rPr>
        <w:t>)</w:t>
      </w:r>
      <w:r w:rsidR="00B547FD">
        <w:fldChar w:fldCharType="end"/>
      </w:r>
      <w:r w:rsidR="00604DCB">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13" w:tooltip="Brisco, 2011 #505" w:history="1">
        <w:r w:rsidR="00BB17A2">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43" w:tooltip="Henderson, 2008 #504" w:history="1">
        <w:r w:rsidR="00BB17A2">
          <w:rPr>
            <w:noProof/>
          </w:rPr>
          <w:t>Henderson et al. 2008</w:t>
        </w:r>
      </w:hyperlink>
      <w:r w:rsidR="0011514A">
        <w:rPr>
          <w:noProof/>
        </w:rPr>
        <w:t xml:space="preserve">, </w:t>
      </w:r>
      <w:hyperlink w:anchor="_ENREF_127" w:tooltip="White, 2015 #476" w:history="1">
        <w:r w:rsidR="00BB17A2">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2639761"/>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43" w:tooltip="Henderson, 2008 #504" w:history="1">
        <w:r w:rsidR="00BB17A2">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90" w:tooltip="Nico, 2004 #496" w:history="1">
        <w:r w:rsidR="00BB17A2">
          <w:rPr>
            <w:noProof/>
          </w:rPr>
          <w:t>Nico et al. 2004</w:t>
        </w:r>
      </w:hyperlink>
      <w:r w:rsidR="00DA6F7B">
        <w:rPr>
          <w:noProof/>
        </w:rPr>
        <w:t xml:space="preserve">, </w:t>
      </w:r>
      <w:hyperlink w:anchor="_ENREF_13" w:tooltip="Brisco, 2011 #505" w:history="1">
        <w:r w:rsidR="00BB17A2">
          <w:rPr>
            <w:noProof/>
          </w:rPr>
          <w:t>Brisco et al. 2011</w:t>
        </w:r>
      </w:hyperlink>
      <w:r w:rsidR="00DA6F7B">
        <w:rPr>
          <w:noProof/>
        </w:rPr>
        <w:t xml:space="preserve">, </w:t>
      </w:r>
      <w:hyperlink w:anchor="_ENREF_127" w:tooltip="White, 2015 #476" w:history="1">
        <w:r w:rsidR="00BB17A2">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17" w:tooltip="Touzi, 2007 #506" w:history="1">
        <w:r w:rsidR="00BB17A2">
          <w:rPr>
            <w:noProof/>
          </w:rPr>
          <w:t>Touzi et al. 2007</w:t>
        </w:r>
      </w:hyperlink>
      <w:r w:rsidR="004F1D31">
        <w:rPr>
          <w:noProof/>
        </w:rPr>
        <w:t xml:space="preserve">, </w:t>
      </w:r>
      <w:hyperlink w:anchor="_ENREF_13" w:tooltip="Brisco, 2011 #505" w:history="1">
        <w:r w:rsidR="00BB17A2">
          <w:rPr>
            <w:noProof/>
          </w:rPr>
          <w:t>Brisco et al. 2011</w:t>
        </w:r>
      </w:hyperlink>
      <w:r w:rsidR="004F1D31">
        <w:rPr>
          <w:noProof/>
        </w:rPr>
        <w:t xml:space="preserve">, </w:t>
      </w:r>
      <w:hyperlink w:anchor="_ENREF_78" w:tooltip="Martinis, 2015 #507" w:history="1">
        <w:r w:rsidR="00BB17A2">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15" w:tooltip="Thompson, 2015 #508" w:history="1">
        <w:r w:rsidR="00BB17A2">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43" w:tooltip="Henderson, 2008 #504" w:history="1">
        <w:r w:rsidR="00BB17A2">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w:t>
      </w:r>
      <w:r w:rsidR="00A62450">
        <w:lastRenderedPageBreak/>
        <w:t xml:space="preserve">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77" w:tooltip="Martinez, 2007 #475" w:history="1">
        <w:r w:rsidR="00BB17A2">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82" w:tooltip="Miliaresis, 2009 #509" w:history="1">
        <w:r w:rsidR="00BB17A2">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gsIEhvbmcgZXQgYWwuIDIwMTAsIEJyaXNjbyBldCBhbC4gMjAxMSwg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ODItOTI8L3BhZ2VzPjx2b2x1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g2NC04NzM8L3BhZ2VzPjx2b2x1bWU+NDg8L3Zv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Ex1Y2FzIGV0IGFsLiAyMDA3LCBXZG93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ODItOTI8L3BhZ2VzPjx2b2x1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g2NC04NzM8L3BhZ2VzPjx2b2x1bWU+NDg8L3Zv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</w:fldData>
        </w:fldChar>
      </w:r>
      <w:r w:rsidR="00E32ACD">
        <w:instrText xml:space="preserve"> ADDIN EN.CITE.DATA </w:instrText>
      </w:r>
      <w:r w:rsidR="00E32ACD">
        <w:fldChar w:fldCharType="end"/>
      </w:r>
      <w:r>
        <w:fldChar w:fldCharType="separate"/>
      </w:r>
      <w:r>
        <w:rPr>
          <w:noProof/>
        </w:rPr>
        <w:t>(</w:t>
      </w:r>
      <w:hyperlink w:anchor="_ENREF_70" w:tooltip="Lucas, 2007 #471" w:history="1">
        <w:r w:rsidR="00BB17A2">
          <w:rPr>
            <w:noProof/>
          </w:rPr>
          <w:t>Lucas et al. 2007</w:t>
        </w:r>
      </w:hyperlink>
      <w:r>
        <w:rPr>
          <w:noProof/>
        </w:rPr>
        <w:t xml:space="preserve">, </w:t>
      </w:r>
      <w:hyperlink w:anchor="_ENREF_126" w:tooltip="Wdowinski, 2008 #472" w:history="1">
        <w:r w:rsidR="00BB17A2">
          <w:rPr>
            <w:noProof/>
          </w:rPr>
          <w:t>Wdowinski et al. 2008</w:t>
        </w:r>
      </w:hyperlink>
      <w:r>
        <w:rPr>
          <w:noProof/>
        </w:rPr>
        <w:t xml:space="preserve">, </w:t>
      </w:r>
      <w:hyperlink w:anchor="_ENREF_48" w:tooltip="Hong, 2010 #473" w:history="1">
        <w:r w:rsidR="00BB17A2">
          <w:rPr>
            <w:noProof/>
          </w:rPr>
          <w:t>Hong et al. 2010</w:t>
        </w:r>
      </w:hyperlink>
      <w:r>
        <w:rPr>
          <w:noProof/>
        </w:rPr>
        <w:t xml:space="preserve">, </w:t>
      </w:r>
      <w:hyperlink w:anchor="_ENREF_13" w:tooltip="Brisco, 2011 #505" w:history="1">
        <w:r w:rsidR="00BB17A2">
          <w:rPr>
            <w:noProof/>
          </w:rPr>
          <w:t>Brisco et al. 2011</w:t>
        </w:r>
      </w:hyperlink>
      <w:r>
        <w:rPr>
          <w:noProof/>
        </w:rPr>
        <w:t xml:space="preserve">, </w:t>
      </w:r>
      <w:hyperlink w:anchor="_ENREF_81" w:tooltip="Merchant, 2017 #470" w:history="1">
        <w:r w:rsidR="00BB17A2">
          <w:rPr>
            <w:noProof/>
          </w:rPr>
          <w:t>Merchant et al. 2017</w:t>
        </w:r>
      </w:hyperlink>
      <w:r>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40" w:tooltip="Hall, 1996 #527" w:history="1">
        <w:r w:rsidR="00BB17A2">
          <w:rPr>
            <w:noProof/>
          </w:rPr>
          <w:t>Hall 1996</w:t>
        </w:r>
      </w:hyperlink>
      <w:r w:rsidR="003421C3">
        <w:rPr>
          <w:noProof/>
        </w:rPr>
        <w:t xml:space="preserve">, </w:t>
      </w:r>
      <w:hyperlink w:anchor="_ENREF_92" w:tooltip="Ouchi, 2013 #522" w:history="1">
        <w:r w:rsidR="00BB17A2">
          <w:rPr>
            <w:noProof/>
          </w:rPr>
          <w:t>Ouchi 2013</w:t>
        </w:r>
      </w:hyperlink>
      <w:r w:rsidR="003421C3">
        <w:rPr>
          <w:noProof/>
        </w:rPr>
        <w:t xml:space="preserve">, </w:t>
      </w:r>
      <w:hyperlink w:anchor="_ENREF_14" w:tooltip="Brisco, 2015 #520" w:history="1">
        <w:r w:rsidR="00BB17A2">
          <w:rPr>
            <w:noProof/>
          </w:rPr>
          <w:t>Brisco et al. 2015</w:t>
        </w:r>
      </w:hyperlink>
      <w:r w:rsidR="003421C3">
        <w:rPr>
          <w:noProof/>
        </w:rPr>
        <w:t xml:space="preserve">, </w:t>
      </w:r>
      <w:hyperlink w:anchor="_ENREF_75" w:tooltip="Manavalan, 2017 #521" w:history="1">
        <w:r w:rsidR="00BB17A2">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27" w:tooltip="White, 2015 #476" w:history="1">
        <w:r w:rsidR="00BB17A2">
          <w:rPr>
            <w:noProof/>
          </w:rPr>
          <w:t>White et al. 2015</w:t>
        </w:r>
      </w:hyperlink>
      <w:r w:rsidR="001B3B32">
        <w:rPr>
          <w:noProof/>
        </w:rPr>
        <w:t xml:space="preserve">, </w:t>
      </w:r>
      <w:hyperlink w:anchor="_ENREF_81" w:tooltip="Merchant, 2017 #470" w:history="1">
        <w:r w:rsidR="00BB17A2">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76" w:tooltip="Marechal, 2012 #510" w:history="1">
        <w:r w:rsidR="00BB17A2">
          <w:rPr>
            <w:noProof/>
          </w:rPr>
          <w:t>Marechal et al. 2012</w:t>
        </w:r>
      </w:hyperlink>
      <w:r>
        <w:rPr>
          <w:noProof/>
        </w:rPr>
        <w:t xml:space="preserve">, </w:t>
      </w:r>
      <w:hyperlink w:anchor="_ENREF_62" w:tooltip="Kuenzer, 2013 #511" w:history="1">
        <w:r w:rsidR="00BB17A2">
          <w:rPr>
            <w:noProof/>
          </w:rPr>
          <w:t>Kuenzer et al. 2013</w:t>
        </w:r>
      </w:hyperlink>
      <w:r>
        <w:rPr>
          <w:noProof/>
        </w:rPr>
        <w:t xml:space="preserve">, </w:t>
      </w:r>
      <w:hyperlink w:anchor="_ENREF_10" w:tooltip="Bolanos, 2016 #512" w:history="1">
        <w:r w:rsidR="00BB17A2">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5653FA">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5653FA">
        <w:rPr>
          <w:noProof/>
        </w:rPr>
        <w:t>(</w:t>
      </w:r>
      <w:hyperlink w:anchor="_ENREF_60" w:tooltip="Klemas, 2013 #474" w:history="1">
        <w:r w:rsidR="00BB17A2">
          <w:rPr>
            <w:noProof/>
          </w:rPr>
          <w:t>Klemas 2013b</w:t>
        </w:r>
      </w:hyperlink>
      <w:r w:rsidR="005653FA">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27" w:tooltip="White, 2015 #476" w:history="1">
        <w:r w:rsidR="00BB17A2">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5653FA">
        <w:instrText xml:space="preserve"> ADDIN EN.CITE </w:instrText>
      </w:r>
      <w:r w:rsidR="005653FA">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5653FA">
        <w:instrText xml:space="preserve"> ADDIN EN.CITE.DATA </w:instrText>
      </w:r>
      <w:r w:rsidR="005653FA">
        <w:fldChar w:fldCharType="end"/>
      </w:r>
      <w:r w:rsidR="00AC14B0">
        <w:fldChar w:fldCharType="separate"/>
      </w:r>
      <w:r w:rsidR="005653FA">
        <w:rPr>
          <w:noProof/>
        </w:rPr>
        <w:t>(</w:t>
      </w:r>
      <w:hyperlink w:anchor="_ENREF_28" w:tooltip="Dobson, 1992 #513" w:history="1">
        <w:r w:rsidR="00BB17A2">
          <w:rPr>
            <w:noProof/>
          </w:rPr>
          <w:t>Dobson et al. 1992</w:t>
        </w:r>
      </w:hyperlink>
      <w:r w:rsidR="005653FA">
        <w:rPr>
          <w:noProof/>
        </w:rPr>
        <w:t xml:space="preserve">, </w:t>
      </w:r>
      <w:hyperlink w:anchor="_ENREF_13" w:tooltip="Brisco, 2011 #505" w:history="1">
        <w:r w:rsidR="00BB17A2">
          <w:rPr>
            <w:noProof/>
          </w:rPr>
          <w:t>Brisco et al. 2011</w:t>
        </w:r>
      </w:hyperlink>
      <w:r w:rsidR="005653FA">
        <w:rPr>
          <w:noProof/>
        </w:rPr>
        <w:t xml:space="preserve">, </w:t>
      </w:r>
      <w:hyperlink w:anchor="_ENREF_60" w:tooltip="Klemas, 2013 #474" w:history="1">
        <w:r w:rsidR="00BB17A2">
          <w:rPr>
            <w:noProof/>
          </w:rPr>
          <w:t>Klemas 2013b</w:t>
        </w:r>
      </w:hyperlink>
      <w:r w:rsidR="005653FA">
        <w:rPr>
          <w:noProof/>
        </w:rPr>
        <w:t xml:space="preserve">, </w:t>
      </w:r>
      <w:hyperlink w:anchor="_ENREF_72" w:tooltip="Mahdianpari, 2017 #514" w:history="1">
        <w:r w:rsidR="00BB17A2">
          <w:rPr>
            <w:noProof/>
          </w:rPr>
          <w:t>Mahdianpari et al. 2017</w:t>
        </w:r>
      </w:hyperlink>
      <w:r w:rsidR="005653FA">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 </w:instrText>
      </w:r>
      <w:r w:rsidR="00E83FCA">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DATA </w:instrText>
      </w:r>
      <w:r w:rsidR="00E83FCA">
        <w:fldChar w:fldCharType="end"/>
      </w:r>
      <w:r w:rsidR="00516811">
        <w:fldChar w:fldCharType="separate"/>
      </w:r>
      <w:r w:rsidR="00E83FCA">
        <w:rPr>
          <w:noProof/>
        </w:rPr>
        <w:t>(</w:t>
      </w:r>
      <w:hyperlink w:anchor="_ENREF_45" w:tooltip="Hess, 1990 #477" w:history="1">
        <w:r w:rsidR="00BB17A2">
          <w:rPr>
            <w:noProof/>
          </w:rPr>
          <w:t>Hess et al. 1990</w:t>
        </w:r>
      </w:hyperlink>
      <w:r w:rsidR="00E83FCA">
        <w:rPr>
          <w:noProof/>
        </w:rPr>
        <w:t xml:space="preserve">, </w:t>
      </w:r>
      <w:hyperlink w:anchor="_ENREF_24" w:tooltip="Crevier, 1996 #525" w:history="1">
        <w:r w:rsidR="00BB17A2">
          <w:rPr>
            <w:noProof/>
          </w:rPr>
          <w:t>Crevier et al. 1996</w:t>
        </w:r>
      </w:hyperlink>
      <w:r w:rsidR="00E83FCA">
        <w:rPr>
          <w:noProof/>
        </w:rPr>
        <w:t xml:space="preserve">, </w:t>
      </w:r>
      <w:hyperlink w:anchor="_ENREF_3" w:tooltip="Adam, 1998 #526" w:history="1">
        <w:r w:rsidR="00BB17A2">
          <w:rPr>
            <w:noProof/>
          </w:rPr>
          <w:t>Adam et al. 1998</w:t>
        </w:r>
      </w:hyperlink>
      <w:r w:rsidR="00E83FCA">
        <w:rPr>
          <w:noProof/>
        </w:rPr>
        <w:t xml:space="preserve">, </w:t>
      </w:r>
      <w:hyperlink w:anchor="_ENREF_64" w:tooltip="Lang, 2008 #515" w:history="1">
        <w:r w:rsidR="00BB17A2">
          <w:rPr>
            <w:noProof/>
          </w:rPr>
          <w:t>Lang et al. 2008</w:t>
        </w:r>
      </w:hyperlink>
      <w:r w:rsidR="00E83FCA">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13" w:tooltip="Brisco, 2011 #505" w:history="1">
        <w:r w:rsidR="00BB17A2">
          <w:rPr>
            <w:noProof/>
          </w:rPr>
          <w:t>Brisco et al. 2011</w:t>
        </w:r>
      </w:hyperlink>
      <w:r w:rsidR="00037BB0">
        <w:rPr>
          <w:noProof/>
        </w:rPr>
        <w:t xml:space="preserve">, </w:t>
      </w:r>
      <w:hyperlink w:anchor="_ENREF_106" w:tooltip="Schmitt, 2013 #516" w:history="1">
        <w:r w:rsidR="00BB17A2">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2639762"/>
      <w:bookmarkStart w:id="34" w:name="_GoBack"/>
      <w:bookmarkEnd w:id="34"/>
      <w:r>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 xml:space="preserve">polarimetrically discriminate signal information, where the definition of polarization follows the strict physics definition (i.e. restricting </w:t>
      </w:r>
      <w:r w:rsidR="00195E7D">
        <w:lastRenderedPageBreak/>
        <w:t>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27" w:tooltip="White, 2015 #476" w:history="1">
        <w:r w:rsidR="00BB17A2">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91" w:tooltip="Oberstadler, 1997 #529" w:history="1">
        <w:r w:rsidR="00BB17A2">
          <w:rPr>
            <w:noProof/>
          </w:rPr>
          <w:t>Oberstadler et al. 1997</w:t>
        </w:r>
      </w:hyperlink>
      <w:r w:rsidR="002E468D">
        <w:rPr>
          <w:noProof/>
        </w:rPr>
        <w:t xml:space="preserve">, </w:t>
      </w:r>
      <w:hyperlink w:anchor="_ENREF_51" w:tooltip="Horritt, 2001 #528" w:history="1">
        <w:r w:rsidR="00BB17A2">
          <w:rPr>
            <w:noProof/>
          </w:rPr>
          <w:t>Horritt et al. 2001</w:t>
        </w:r>
      </w:hyperlink>
      <w:r w:rsidR="002E468D">
        <w:rPr>
          <w:noProof/>
        </w:rPr>
        <w:t xml:space="preserve">, </w:t>
      </w:r>
      <w:hyperlink w:anchor="_ENREF_118" w:tooltip="Townsend, 2001 #530" w:history="1">
        <w:r w:rsidR="00BB17A2">
          <w:rPr>
            <w:noProof/>
          </w:rPr>
          <w:t>Townsend 2001</w:t>
        </w:r>
      </w:hyperlink>
      <w:r w:rsidR="002E468D">
        <w:rPr>
          <w:noProof/>
        </w:rPr>
        <w:t xml:space="preserve">, </w:t>
      </w:r>
      <w:hyperlink w:anchor="_ENREF_120" w:tooltip="Töyrä, 2001 #524" w:history="1">
        <w:r w:rsidR="00BB17A2">
          <w:rPr>
            <w:noProof/>
          </w:rPr>
          <w:t>Töyrä et al. 2001</w:t>
        </w:r>
      </w:hyperlink>
      <w:r w:rsidR="002E468D">
        <w:rPr>
          <w:noProof/>
        </w:rPr>
        <w:t xml:space="preserve">, </w:t>
      </w:r>
      <w:hyperlink w:anchor="_ENREF_56" w:tooltip="Karvonen, 2005 #531" w:history="1">
        <w:r w:rsidR="00BB17A2">
          <w:rPr>
            <w:noProof/>
          </w:rPr>
          <w:t>Karvonen et al. 2005</w:t>
        </w:r>
      </w:hyperlink>
      <w:r w:rsidR="002E468D">
        <w:rPr>
          <w:noProof/>
        </w:rPr>
        <w:t xml:space="preserve">, </w:t>
      </w:r>
      <w:hyperlink w:anchor="_ENREF_66" w:tooltip="Li, 2005 #435" w:history="1">
        <w:r w:rsidR="00BB17A2">
          <w:rPr>
            <w:noProof/>
          </w:rPr>
          <w:t>Li et al. 2005</w:t>
        </w:r>
      </w:hyperlink>
      <w:r w:rsidR="002E468D">
        <w:rPr>
          <w:noProof/>
        </w:rPr>
        <w:t xml:space="preserve">, </w:t>
      </w:r>
      <w:hyperlink w:anchor="_ENREF_61" w:tooltip="Kuang, 2011 #532" w:history="1">
        <w:r w:rsidR="00BB17A2">
          <w:rPr>
            <w:noProof/>
          </w:rPr>
          <w:t>Kuang et al. 2011</w:t>
        </w:r>
      </w:hyperlink>
      <w:r w:rsidR="002E468D">
        <w:rPr>
          <w:noProof/>
        </w:rPr>
        <w:t xml:space="preserve">, </w:t>
      </w:r>
      <w:hyperlink w:anchor="_ENREF_127" w:tooltip="White, 2015 #476" w:history="1">
        <w:r w:rsidR="00BB17A2">
          <w:rPr>
            <w:noProof/>
          </w:rPr>
          <w:t>White et al. 2015</w:t>
        </w:r>
      </w:hyperlink>
      <w:r w:rsidR="002E468D">
        <w:rPr>
          <w:noProof/>
        </w:rPr>
        <w:t xml:space="preserve">, </w:t>
      </w:r>
      <w:hyperlink w:anchor="_ENREF_131" w:tooltip="Wilusz, 2017 #538" w:history="1">
        <w:r w:rsidR="00BB17A2">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17" w:tooltip="Touzi, 2007 #506" w:history="1">
        <w:r w:rsidR="00BB17A2">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20" w:tooltip="Töyrä, 2001 #524" w:history="1">
        <w:r w:rsidR="00BB17A2">
          <w:rPr>
            <w:noProof/>
          </w:rPr>
          <w:t>Töyrä et al. 2001</w:t>
        </w:r>
      </w:hyperlink>
      <w:r w:rsidR="00BF0155">
        <w:rPr>
          <w:noProof/>
        </w:rPr>
        <w:t xml:space="preserve">, </w:t>
      </w:r>
      <w:hyperlink w:anchor="_ENREF_66" w:tooltip="Li, 2005 #435" w:history="1">
        <w:r w:rsidR="00BB17A2">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21" w:tooltip="Ustin, 1991 #540" w:history="1">
        <w:r w:rsidR="00BB17A2">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28" w:tooltip="White, 2014 #534" w:history="1">
        <w:r w:rsidR="00BB17A2">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44" w:tooltip="Hess, 1995 #517" w:history="1">
        <w:r w:rsidR="00BB17A2">
          <w:rPr>
            <w:noProof/>
          </w:rPr>
          <w:t>Hess et al. 1995</w:t>
        </w:r>
      </w:hyperlink>
      <w:r w:rsidR="00F6484C">
        <w:rPr>
          <w:noProof/>
        </w:rPr>
        <w:t xml:space="preserve">, </w:t>
      </w:r>
      <w:hyperlink w:anchor="_ENREF_11" w:tooltip="Bourgeau-Chavez, 2001 #537" w:history="1">
        <w:r w:rsidR="00BB17A2">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05" w:tooltip="Scheuchl, 2004 #535" w:history="1">
        <w:r w:rsidR="00BB17A2">
          <w:rPr>
            <w:noProof/>
          </w:rPr>
          <w:t>Scheuchl et al. 2004</w:t>
        </w:r>
      </w:hyperlink>
      <w:r w:rsidR="00F6484C">
        <w:rPr>
          <w:noProof/>
        </w:rPr>
        <w:t xml:space="preserve">, </w:t>
      </w:r>
      <w:hyperlink w:anchor="_ENREF_122" w:tooltip="Vachon, 2011 #536" w:history="1">
        <w:r w:rsidR="00BB17A2">
          <w:rPr>
            <w:noProof/>
          </w:rPr>
          <w:t>Vachon et al. 2011</w:t>
        </w:r>
      </w:hyperlink>
      <w:r w:rsidR="00F6484C">
        <w:rPr>
          <w:noProof/>
        </w:rPr>
        <w:t xml:space="preserve">, </w:t>
      </w:r>
      <w:hyperlink w:anchor="_ENREF_128" w:tooltip="White, 2014 #534" w:history="1">
        <w:r w:rsidR="00BB17A2">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27" w:tooltip="White, 2015 #476" w:history="1">
        <w:r w:rsidR="00BB17A2">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97" w:tooltip="Pope, 1997 #542" w:history="1">
        <w:r w:rsidR="00BB17A2">
          <w:rPr>
            <w:noProof/>
          </w:rPr>
          <w:t>Pope et al. 1997</w:t>
        </w:r>
      </w:hyperlink>
      <w:r w:rsidR="00860D4D">
        <w:rPr>
          <w:noProof/>
        </w:rPr>
        <w:t xml:space="preserve">, </w:t>
      </w:r>
      <w:hyperlink w:anchor="_ENREF_119" w:tooltip="Townsend, 2002 #543" w:history="1">
        <w:r w:rsidR="00BB17A2">
          <w:rPr>
            <w:noProof/>
          </w:rPr>
          <w:t>Townsend 2002</w:t>
        </w:r>
      </w:hyperlink>
      <w:r w:rsidR="00860D4D">
        <w:rPr>
          <w:noProof/>
        </w:rPr>
        <w:t xml:space="preserve">, </w:t>
      </w:r>
      <w:hyperlink w:anchor="_ENREF_116" w:tooltip="Touzi, 2004 #544" w:history="1">
        <w:r w:rsidR="00BB17A2">
          <w:rPr>
            <w:noProof/>
          </w:rPr>
          <w:t>Touzi et al. 2004</w:t>
        </w:r>
      </w:hyperlink>
      <w:r w:rsidR="00860D4D">
        <w:rPr>
          <w:noProof/>
        </w:rPr>
        <w:t xml:space="preserve">, </w:t>
      </w:r>
      <w:hyperlink w:anchor="_ENREF_13" w:tooltip="Brisco, 2011 #505" w:history="1">
        <w:r w:rsidR="00BB17A2">
          <w:rPr>
            <w:noProof/>
          </w:rPr>
          <w:t>Brisco et al. 2011</w:t>
        </w:r>
      </w:hyperlink>
      <w:r w:rsidR="00860D4D">
        <w:rPr>
          <w:noProof/>
        </w:rPr>
        <w:t xml:space="preserve">, </w:t>
      </w:r>
      <w:hyperlink w:anchor="_ENREF_68" w:tooltip="Lopez-Sanchez, 2011 #539" w:history="1">
        <w:r w:rsidR="00BB17A2">
          <w:rPr>
            <w:noProof/>
          </w:rPr>
          <w:t>Lopez-Sanchez et al. 2011</w:t>
        </w:r>
      </w:hyperlink>
      <w:r w:rsidR="00860D4D">
        <w:rPr>
          <w:noProof/>
        </w:rPr>
        <w:t xml:space="preserve">, </w:t>
      </w:r>
      <w:hyperlink w:anchor="_ENREF_47" w:tooltip="Hong, 2015 #545" w:history="1">
        <w:r w:rsidR="00BB17A2">
          <w:rPr>
            <w:noProof/>
          </w:rPr>
          <w:t>Hong et al. 2015</w:t>
        </w:r>
      </w:hyperlink>
      <w:r w:rsidR="00860D4D">
        <w:rPr>
          <w:noProof/>
        </w:rPr>
        <w:t xml:space="preserve">, </w:t>
      </w:r>
      <w:hyperlink w:anchor="_ENREF_5" w:tooltip="Amani, 2017 #548" w:history="1">
        <w:r w:rsidR="00BB17A2">
          <w:rPr>
            <w:noProof/>
          </w:rPr>
          <w:t>Amani et al. 2017</w:t>
        </w:r>
      </w:hyperlink>
      <w:r w:rsidR="00860D4D">
        <w:rPr>
          <w:noProof/>
        </w:rPr>
        <w:t xml:space="preserve">, </w:t>
      </w:r>
      <w:hyperlink w:anchor="_ENREF_16" w:tooltip="Buono, 2017 #549" w:history="1">
        <w:r w:rsidR="00BB17A2">
          <w:rPr>
            <w:noProof/>
          </w:rPr>
          <w:t>Buono et al. 2017</w:t>
        </w:r>
      </w:hyperlink>
      <w:r w:rsidR="00860D4D">
        <w:rPr>
          <w:noProof/>
        </w:rPr>
        <w:t xml:space="preserve">, </w:t>
      </w:r>
      <w:hyperlink w:anchor="_ENREF_71" w:tooltip="Mahdavi, 2017 #546" w:history="1">
        <w:r w:rsidR="00BB17A2">
          <w:rPr>
            <w:noProof/>
          </w:rPr>
          <w:t>Mahdavi et al. 2017</w:t>
        </w:r>
      </w:hyperlink>
      <w:r w:rsidR="00860D4D">
        <w:rPr>
          <w:noProof/>
        </w:rPr>
        <w:t xml:space="preserve">, </w:t>
      </w:r>
      <w:hyperlink w:anchor="_ENREF_75" w:tooltip="Manavalan, 2017 #521" w:history="1">
        <w:r w:rsidR="00BB17A2">
          <w:rPr>
            <w:noProof/>
          </w:rPr>
          <w:t>Manavalan et al. 2017</w:t>
        </w:r>
      </w:hyperlink>
      <w:r w:rsidR="00860D4D">
        <w:rPr>
          <w:noProof/>
        </w:rPr>
        <w:t xml:space="preserve">, </w:t>
      </w:r>
      <w:hyperlink w:anchor="_ENREF_81" w:tooltip="Merchant, 2017 #470" w:history="1">
        <w:r w:rsidR="00BB17A2">
          <w:rPr>
            <w:noProof/>
          </w:rPr>
          <w:t>Merchant et al. 2017</w:t>
        </w:r>
      </w:hyperlink>
      <w:r w:rsidR="00860D4D">
        <w:rPr>
          <w:noProof/>
        </w:rPr>
        <w:t xml:space="preserve">, </w:t>
      </w:r>
      <w:hyperlink w:anchor="_ENREF_96" w:tooltip="Pham-Duc, 2017 #547" w:history="1">
        <w:r w:rsidR="00BB17A2">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32" w:tooltip="Gallant, 2015 #439" w:history="1">
        <w:r w:rsidR="00BB17A2">
          <w:rPr>
            <w:noProof/>
          </w:rPr>
          <w:t>Gallant 2015</w:t>
        </w:r>
      </w:hyperlink>
      <w:r w:rsidR="00860D4D">
        <w:rPr>
          <w:noProof/>
        </w:rPr>
        <w:t xml:space="preserve">, </w:t>
      </w:r>
      <w:hyperlink w:anchor="_ENREF_127" w:tooltip="White, 2015 #476" w:history="1">
        <w:r w:rsidR="00BB17A2">
          <w:rPr>
            <w:noProof/>
          </w:rPr>
          <w:t>White et al. 2015</w:t>
        </w:r>
      </w:hyperlink>
      <w:r w:rsidR="00860D4D">
        <w:rPr>
          <w:noProof/>
        </w:rPr>
        <w:t xml:space="preserve">, </w:t>
      </w:r>
      <w:hyperlink w:anchor="_ENREF_38" w:tooltip="Guo, 2017 #550" w:history="1">
        <w:r w:rsidR="00BB17A2">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92" w:tooltip="Ouchi, 2013 #522" w:history="1">
        <w:r w:rsidR="00BB17A2">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5" w:name="_Toc492639763"/>
      <w:r>
        <w:t>Decompositions</w:t>
      </w:r>
      <w:bookmarkEnd w:id="35"/>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16" w:tooltip="Touzi, 2004 #544" w:history="1">
        <w:r w:rsidR="00BB17A2">
          <w:rPr>
            <w:noProof/>
          </w:rPr>
          <w:t>Touzi et al. 2004</w:t>
        </w:r>
      </w:hyperlink>
      <w:r w:rsidR="005653FA">
        <w:rPr>
          <w:noProof/>
        </w:rPr>
        <w:t xml:space="preserve">, </w:t>
      </w:r>
      <w:hyperlink w:anchor="_ENREF_15" w:tooltip="Brisco, 2008 #551" w:history="1">
        <w:r w:rsidR="00BB17A2">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16" w:tooltip="Touzi, 2004 #544" w:history="1">
        <w:r w:rsidR="00BB17A2">
          <w:rPr>
            <w:noProof/>
          </w:rPr>
          <w:t>Touzi et al. 2004</w:t>
        </w:r>
      </w:hyperlink>
      <w:r>
        <w:rPr>
          <w:noProof/>
        </w:rPr>
        <w:t xml:space="preserve">, </w:t>
      </w:r>
      <w:hyperlink w:anchor="_ENREF_13" w:tooltip="Brisco, 2011 #505" w:history="1">
        <w:r w:rsidR="00BB17A2">
          <w:rPr>
            <w:noProof/>
          </w:rPr>
          <w:t>Brisco et al. 2011</w:t>
        </w:r>
      </w:hyperlink>
      <w:r>
        <w:rPr>
          <w:noProof/>
        </w:rPr>
        <w:t xml:space="preserve">, </w:t>
      </w:r>
      <w:hyperlink w:anchor="_ENREF_127" w:tooltip="White, 2015 #476" w:history="1">
        <w:r w:rsidR="00BB17A2">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pPC9EaXNwbGF5VGV4dD48cmVjb3JkPjxy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cyNy03NDQ8L3Bh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</w:fldData>
        </w:fldChar>
      </w:r>
      <w:r w:rsidR="00BB17A2">
        <w:instrText xml:space="preserve"> ADDIN EN.CITE </w:instrText>
      </w:r>
      <w:r w:rsidR="00BB17A2">
        <w:fldChar w:fldCharType="begin">
          <w:fldData xml:space="preserve">PEVuZE5vdGU+PENpdGU+PEF1dGhvcj5Ub3V6aTwvQXV0aG9yPjxZZWFyPjIwMDQ8L1llYXI+PFJl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cyNy03NDQ8L3Bh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</w:fldData>
        </w:fldChar>
      </w:r>
      <w:r w:rsidR="00BB17A2">
        <w:instrText xml:space="preserve"> ADDIN EN.CITE.DATA </w:instrText>
      </w:r>
      <w:r w:rsidR="00BB17A2">
        <w:fldChar w:fldCharType="end"/>
      </w:r>
      <w:r w:rsidR="00BB17A2">
        <w:fldChar w:fldCharType="separate"/>
      </w:r>
      <w:r w:rsidR="00BB17A2">
        <w:rPr>
          <w:noProof/>
        </w:rPr>
        <w:t>(</w:t>
      </w:r>
      <w:hyperlink w:anchor="_ENREF_20" w:tooltip="Cloude, 1996 #553" w:history="1">
        <w:r w:rsidR="00BB17A2">
          <w:rPr>
            <w:noProof/>
          </w:rPr>
          <w:t>Cloude et al. 1996</w:t>
        </w:r>
      </w:hyperlink>
      <w:r w:rsidR="00BB17A2">
        <w:rPr>
          <w:noProof/>
        </w:rPr>
        <w:t xml:space="preserve">, </w:t>
      </w:r>
      <w:hyperlink w:anchor="_ENREF_39" w:tooltip="Hajnsek, 2003 #552" w:history="1">
        <w:r w:rsidR="00BB17A2">
          <w:rPr>
            <w:noProof/>
          </w:rPr>
          <w:t>Hajnsek et al. 2003</w:t>
        </w:r>
      </w:hyperlink>
      <w:r w:rsidR="00BB17A2">
        <w:rPr>
          <w:noProof/>
        </w:rPr>
        <w:t xml:space="preserve">, </w:t>
      </w:r>
      <w:hyperlink w:anchor="_ENREF_116" w:tooltip="Touzi, 2004 #544" w:history="1">
        <w:r w:rsidR="00BB17A2">
          <w:rPr>
            <w:noProof/>
          </w:rPr>
          <w:t>Touzi et al. 2004</w:t>
        </w:r>
      </w:hyperlink>
      <w:r w:rsidR="00BB17A2">
        <w:rPr>
          <w:noProof/>
        </w:rPr>
        <w:t>)</w:t>
      </w:r>
      <w:r w:rsidR="00BB17A2">
        <w:fldChar w:fldCharType="end"/>
      </w:r>
      <w:r w:rsidR="00BB17A2">
        <w:t>.</w:t>
      </w:r>
    </w:p>
    <w:p w:rsidR="00432D6D" w:rsidRDefault="00432D6D" w:rsidP="00D81757">
      <w:r>
        <w:t>Some common decomposition methods are</w:t>
      </w:r>
    </w:p>
    <w:p w:rsidR="00607B72" w:rsidRDefault="00607B72" w:rsidP="00D81757"/>
    <w:p w:rsidR="00D66F77" w:rsidRDefault="00D66F77" w:rsidP="005A761F"/>
    <w:p w:rsidR="00DA6F7B" w:rsidRDefault="00DA6F7B" w:rsidP="00DA6F7B">
      <w:pPr>
        <w:pStyle w:val="ListParagraph"/>
        <w:numPr>
          <w:ilvl w:val="0"/>
          <w:numId w:val="7"/>
        </w:numPr>
      </w:pPr>
      <w:r>
        <w:t>Multi-pol benefits for water &amp; vegetation identification</w:t>
      </w:r>
      <w:r w:rsidR="004D0990">
        <w:t xml:space="preserve"> (ratios &amp; decompositions)</w:t>
      </w:r>
    </w:p>
    <w:p w:rsidR="00DA6F7B" w:rsidRDefault="00DA6F7B" w:rsidP="00DA6F7B">
      <w:pPr>
        <w:pStyle w:val="ListParagraph"/>
        <w:numPr>
          <w:ilvl w:val="0"/>
          <w:numId w:val="7"/>
        </w:numPr>
      </w:pPr>
      <w:r>
        <w:t>Interferometric assessment of water surface dynamics</w:t>
      </w:r>
    </w:p>
    <w:p w:rsidR="00DA6F7B" w:rsidRPr="00DA6F7B" w:rsidRDefault="00DA6F7B" w:rsidP="00DA6F7B">
      <w:pPr>
        <w:pStyle w:val="ListParagraph"/>
        <w:numPr>
          <w:ilvl w:val="0"/>
          <w:numId w:val="7"/>
        </w:numPr>
      </w:pPr>
      <w:r>
        <w:t>Time series assessment of hydroperiod</w:t>
      </w:r>
    </w:p>
    <w:p w:rsidR="0092744C" w:rsidRDefault="0092744C" w:rsidP="00776BED"/>
    <w:p w:rsidR="00BD5390" w:rsidRDefault="0092744C" w:rsidP="00776BED">
      <w:r>
        <w:t>A number of SAR systems are currently in operation and can be deemed suitable for the wetland classification, however, access restrictions become crucial in the development of a cost effective framework.</w:t>
      </w:r>
    </w:p>
    <w:p w:rsidR="00C87046" w:rsidRDefault="00C87046" w:rsidP="00C87046">
      <w:pPr>
        <w:pStyle w:val="Heading1"/>
      </w:pPr>
      <w:bookmarkStart w:id="36" w:name="_Toc492639764"/>
      <w:r>
        <w:t>Future Wetland Remote Sensing</w:t>
      </w:r>
      <w:bookmarkEnd w:id="36"/>
    </w:p>
    <w:p w:rsidR="00C87046" w:rsidRDefault="00C87046" w:rsidP="00C87046">
      <w:pPr>
        <w:pStyle w:val="ListParagraph"/>
        <w:numPr>
          <w:ilvl w:val="0"/>
          <w:numId w:val="8"/>
        </w:numPr>
      </w:pPr>
      <w:r>
        <w:t>Radarsat Constellation Mission</w:t>
      </w:r>
    </w:p>
    <w:p w:rsidR="00C87046" w:rsidRDefault="00C87046" w:rsidP="00C87046">
      <w:pPr>
        <w:pStyle w:val="ListParagraph"/>
        <w:numPr>
          <w:ilvl w:val="0"/>
          <w:numId w:val="8"/>
        </w:numPr>
      </w:pPr>
      <w:r>
        <w:t>NASA-ISRO Synthetic Aperture Radar (NISAR)</w:t>
      </w:r>
    </w:p>
    <w:p w:rsidR="003F34F6" w:rsidRDefault="00721E55" w:rsidP="003F34F6">
      <w:pPr>
        <w:pStyle w:val="Heading1"/>
      </w:pPr>
      <w:bookmarkStart w:id="37" w:name="_Toc492639765"/>
      <w:r>
        <w:t>General advantages &amp; l</w:t>
      </w:r>
      <w:r w:rsidR="003F34F6">
        <w:t xml:space="preserve">imitations of </w:t>
      </w:r>
      <w:r>
        <w:t>r</w:t>
      </w:r>
      <w:r w:rsidR="003F34F6">
        <w:t xml:space="preserve">emote </w:t>
      </w:r>
      <w:r>
        <w:t>s</w:t>
      </w:r>
      <w:r w:rsidR="003F34F6">
        <w:t>ensing</w:t>
      </w:r>
      <w:bookmarkEnd w:id="37"/>
    </w:p>
    <w:p w:rsidR="00721E55" w:rsidRDefault="00721E55" w:rsidP="00721E55">
      <w:r>
        <w:t>In some scenarios, remote sensing offers an alternative approach to determining wetland inventories to field acquisitions; where field levels of accuracy are required, remote sensing offers complementary data ideal for scaling relevant information. Furthermore, remote sensing can be constrained by a single criteria that mitigates subjectivity and human error as well as providing the cost-effective, timely mapping of wetland inventories at large-scales whilst remaining indifferent to areas of limited accessibility.</w:t>
      </w:r>
    </w:p>
    <w:p w:rsidR="00721E55" w:rsidRPr="00721E55" w:rsidRDefault="00721E55" w:rsidP="00721E55"/>
    <w:p w:rsidR="003F34F6" w:rsidRDefault="003F34F6" w:rsidP="003F34F6">
      <w:r>
        <w:t xml:space="preserve">Despite the advantages and some specific limitations discussed above, the remote sensing of wetlands have inherent difficulties that can limit overall utility of the products derived. In fact, under certain </w:t>
      </w:r>
      <w:r>
        <w:lastRenderedPageBreak/>
        <w:t>circumstances traditional methods of mapping wetland inventory yield superior results. Under certain conditions field acquired data are ultimately required regardless of cost due to the typically high level of accuracy at which information is recorded.</w:t>
      </w:r>
    </w:p>
    <w:p w:rsidR="00276016" w:rsidRDefault="00276016" w:rsidP="003F34F6">
      <w:r>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t>field data. However, these scenarios are often limited to poorly designed workflows and/or by the choice of ill-suited remote sensing data.</w:t>
      </w:r>
      <w:r w:rsidR="005A2261">
        <w:t xml:space="preserve"> Nonetheless, poorly designed and/or implemented workflows can be cost prohibitive, and should therefore be designed </w:t>
      </w:r>
      <w:r w:rsidR="008E1032">
        <w:t xml:space="preserve">carefully in order to maximize </w:t>
      </w:r>
      <w:r w:rsidR="005A2261">
        <w:t>cost effective</w:t>
      </w:r>
      <w:r w:rsidR="008E1032">
        <w:t>ness</w:t>
      </w:r>
      <w:r w:rsidR="005A2261">
        <w:t xml:space="preserve"> and </w:t>
      </w:r>
      <w:r w:rsidR="008E1032">
        <w:t xml:space="preserve">ensure that it is </w:t>
      </w:r>
      <w:r w:rsidR="005A2261">
        <w:t>fit for purpose.</w:t>
      </w:r>
    </w:p>
    <w:p w:rsidR="00E637E1" w:rsidRDefault="00E637E1" w:rsidP="003F34F6">
      <w:r>
        <w:t xml:space="preserve">The spatial resolution of remotely sensed data can also hinder </w:t>
      </w:r>
      <w:r w:rsidR="00456F20">
        <w:t xml:space="preserve">wetland detection and </w:t>
      </w:r>
      <w:r>
        <w:t>analysis depending on the level of detail required. For example, the utility of a sensor is limited for the detection of sufficiently small wetlands (≤ sensor spatial resolution) or subpixel wetlands. This has been noted for Landsat applications within the PPR</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93" w:tooltip="Ozesmi, 2002 #427" w:history="1">
        <w:r w:rsidR="00BB17A2">
          <w:rPr>
            <w:noProof/>
          </w:rPr>
          <w:t>Ozesmi et al. 2002</w:t>
        </w:r>
      </w:hyperlink>
      <w:r w:rsidR="0057706F">
        <w:rPr>
          <w:noProof/>
        </w:rPr>
        <w:t xml:space="preserve">, </w:t>
      </w:r>
      <w:hyperlink w:anchor="_ENREF_107" w:tooltip="Sethre, 2005 #413" w:history="1">
        <w:r w:rsidR="00BB17A2">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54" w:tooltip="Johnson, 1997 #428" w:history="1">
        <w:r w:rsidR="00BB17A2">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927273" w:rsidRDefault="0061521A" w:rsidP="00927273">
      <w:pPr>
        <w:pStyle w:val="Heading1"/>
      </w:pPr>
      <w:bookmarkStart w:id="38" w:name="_Toc492639766"/>
      <w:r>
        <w:t xml:space="preserve">Wetland </w:t>
      </w:r>
      <w:r w:rsidR="00927273">
        <w:t>Classification</w:t>
      </w:r>
      <w:r>
        <w:t>: A</w:t>
      </w:r>
      <w:r w:rsidR="00927273">
        <w:t xml:space="preserve"> Method</w:t>
      </w:r>
      <w:r>
        <w:t>ological Review</w:t>
      </w:r>
      <w:bookmarkEnd w:id="38"/>
    </w:p>
    <w:p w:rsidR="00BF0155" w:rsidRPr="00BF0155" w:rsidRDefault="00BF0155" w:rsidP="00BF0155">
      <w:r>
        <w:t>Methodologies are often favoured dependent on the polarization complexity available within the acquired SAR data. For example, single-pol data are unable to be decomposed as by definition, it only exhibits a single channel of backscatter information. Typically, thresholding algorithm</w:t>
      </w:r>
      <w:r w:rsidR="00494E5D">
        <w:t>s are applied in such instances. T</w:t>
      </w:r>
      <w:r>
        <w:t>his</w:t>
      </w:r>
      <w:r w:rsidR="00494E5D">
        <w:t xml:space="preserve"> method</w:t>
      </w:r>
      <w:r>
        <w:t xml:space="preserve"> can be </w:t>
      </w:r>
      <w:r w:rsidR="00494E5D">
        <w:t>utilized given</w:t>
      </w:r>
      <w:r>
        <w:t xml:space="preserve"> any SAR backscatter</w:t>
      </w:r>
      <w:r w:rsidR="00494E5D">
        <w:t xml:space="preserve"> imagery, however, with increased polarization complexity analytical methodologies tend to become increasingly complex and diverse, also.</w:t>
      </w:r>
    </w:p>
    <w:p w:rsidR="00533E65" w:rsidRDefault="00533E65" w:rsidP="00533E65">
      <w:pPr>
        <w:pStyle w:val="Heading2"/>
      </w:pPr>
      <w:bookmarkStart w:id="39" w:name="_Toc492639767"/>
      <w:r>
        <w:t>Techniques</w:t>
      </w:r>
      <w:bookmarkEnd w:id="39"/>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0" w:name="_Toc492639768"/>
      <w:r>
        <w:t>Problem Statement</w:t>
      </w:r>
      <w:bookmarkEnd w:id="40"/>
    </w:p>
    <w:p w:rsidR="0061521A" w:rsidRPr="0061521A" w:rsidRDefault="0061521A" w:rsidP="0061521A"/>
    <w:p w:rsidR="00DE1C69" w:rsidRDefault="00DE1C69" w:rsidP="00DE1C69">
      <w:pPr>
        <w:pStyle w:val="Heading1"/>
      </w:pPr>
      <w:bookmarkStart w:id="41" w:name="_Toc492639769"/>
      <w:r>
        <w:lastRenderedPageBreak/>
        <w:t>Framework</w:t>
      </w:r>
      <w:bookmarkEnd w:id="41"/>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p>
    <w:p w:rsidR="005B72B8" w:rsidRPr="005B72B8" w:rsidRDefault="005B72B8" w:rsidP="005B72B8"/>
    <w:p w:rsidR="00DE1C69" w:rsidRDefault="002B006E" w:rsidP="00DE1C69">
      <w:pPr>
        <w:pStyle w:val="Heading2"/>
      </w:pPr>
      <w:bookmarkStart w:id="42" w:name="_Toc492639770"/>
      <w:r>
        <w:t>Candidate d</w:t>
      </w:r>
      <w:r w:rsidR="00DE1C69">
        <w:t>ata</w:t>
      </w:r>
      <w:bookmarkEnd w:id="42"/>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for potential hydroperiod analyses. </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 </w:t>
      </w:r>
    </w:p>
    <w:p w:rsidR="008B44EB" w:rsidRDefault="008B44EB" w:rsidP="00DE1C69">
      <w:r>
        <w:t>SAR data is highly relevant for water mapping applications. Airborne data are not favoured in the context of the current study due to large-scale acquisition impracticalities, hence the use of satellite data are encouraged. Moreover, the optical nature of SAR data means that it is ideal for water mapping in parts of the province that are often cloud covered. Although SAR may incapable of identifying small waterbodies (&lt; 10 m</w:t>
      </w:r>
      <w:r w:rsidRPr="008B44EB">
        <w:rPr>
          <w:vertAlign w:val="superscript"/>
        </w:rPr>
        <w:t>2</w:t>
      </w:r>
      <w:r>
        <w:t>), its demonstrated success in the field cannot be ignored.</w:t>
      </w:r>
    </w:p>
    <w:p w:rsidR="008B44EB" w:rsidRDefault="008B44EB" w:rsidP="00DE1C69"/>
    <w:p w:rsidR="008B44EB" w:rsidRPr="00DE1C69" w:rsidRDefault="008B44EB" w:rsidP="008B44EB">
      <w:pPr>
        <w:pStyle w:val="Heading2"/>
      </w:pPr>
      <w:bookmarkStart w:id="43" w:name="_Toc492639771"/>
      <w:r>
        <w:t>Candidate methodologies</w:t>
      </w:r>
      <w:bookmarkEnd w:id="43"/>
    </w:p>
    <w:p w:rsidR="00ED4FA9" w:rsidRDefault="0061521A" w:rsidP="0061521A">
      <w:pPr>
        <w:pStyle w:val="Heading1"/>
      </w:pPr>
      <w:bookmarkStart w:id="44" w:name="_Toc492639772"/>
      <w:r>
        <w:t>Concluding Remarks</w:t>
      </w:r>
      <w:bookmarkEnd w:id="44"/>
      <w:r w:rsidR="00ED4FA9">
        <w:br w:type="page"/>
      </w:r>
    </w:p>
    <w:p w:rsidR="00ED4FA9" w:rsidRPr="00ED4FA9" w:rsidRDefault="00ED4FA9" w:rsidP="00ED4FA9"/>
    <w:p w:rsidR="00DC0C79" w:rsidRDefault="00F4593C" w:rsidP="00F4593C">
      <w:pPr>
        <w:pStyle w:val="Heading1"/>
      </w:pPr>
      <w:bookmarkStart w:id="45" w:name="_Toc492639773"/>
      <w:r>
        <w:t>References</w:t>
      </w:r>
      <w:bookmarkEnd w:id="45"/>
    </w:p>
    <w:p w:rsidR="00BB17A2" w:rsidRPr="00BB17A2" w:rsidRDefault="00DC0C79" w:rsidP="00BB17A2">
      <w:pPr>
        <w:pStyle w:val="EndNoteBibliography"/>
      </w:pPr>
      <w:r w:rsidRPr="0036117A">
        <w:fldChar w:fldCharType="begin"/>
      </w:r>
      <w:r w:rsidRPr="0036117A">
        <w:instrText xml:space="preserve"> ADDIN EN.REFLIST </w:instrText>
      </w:r>
      <w:r w:rsidRPr="0036117A">
        <w:fldChar w:fldCharType="separate"/>
      </w:r>
      <w:bookmarkStart w:id="46" w:name="_ENREF_1"/>
      <w:r w:rsidR="00BB17A2" w:rsidRPr="00BB17A2">
        <w:t xml:space="preserve">Abshire, J. B., Sun, X. L., Riris, H., Sirota, J. M., McGarry, J. F., Palm, S., Yi, D. H. and Liiva, P. 2005. Geoscience Laser Altimeter System (GLAS) on the ICESat mission: On-orbit measurement performance. </w:t>
      </w:r>
      <w:r w:rsidR="00BB17A2" w:rsidRPr="00BB17A2">
        <w:rPr>
          <w:i/>
        </w:rPr>
        <w:t>Geophysical Research Letters</w:t>
      </w:r>
      <w:r w:rsidR="00BB17A2" w:rsidRPr="00BB17A2">
        <w:t>, Vol. 32, No. L21S02, 10.1029/2005GL024028.</w:t>
      </w:r>
    </w:p>
    <w:bookmarkEnd w:id="46"/>
    <w:p w:rsidR="00BB17A2" w:rsidRPr="00BB17A2" w:rsidRDefault="00BB17A2" w:rsidP="00BB17A2">
      <w:pPr>
        <w:pStyle w:val="EndNoteBibliography"/>
        <w:spacing w:after="0"/>
      </w:pPr>
    </w:p>
    <w:p w:rsidR="00BB17A2" w:rsidRPr="00BB17A2" w:rsidRDefault="00BB17A2" w:rsidP="00BB17A2">
      <w:pPr>
        <w:pStyle w:val="EndNoteBibliography"/>
      </w:pPr>
      <w:bookmarkStart w:id="47" w:name="_ENREF_2"/>
      <w:r w:rsidRPr="00BB17A2">
        <w:t xml:space="preserve">Adam, E., Mutanga, O. and Rugege, D. 2010. Multispectral and hyperspectral remote sensing for identification and mapping of wetland vegetation: a review. </w:t>
      </w:r>
      <w:r w:rsidRPr="00BB17A2">
        <w:rPr>
          <w:i/>
        </w:rPr>
        <w:t>Wetlands Ecology and Management</w:t>
      </w:r>
      <w:r w:rsidRPr="00BB17A2">
        <w:t>, Vol. 18, No. 3, 281-296.</w:t>
      </w:r>
    </w:p>
    <w:bookmarkEnd w:id="47"/>
    <w:p w:rsidR="00BB17A2" w:rsidRPr="00BB17A2" w:rsidRDefault="00BB17A2" w:rsidP="00BB17A2">
      <w:pPr>
        <w:pStyle w:val="EndNoteBibliography"/>
        <w:spacing w:after="0"/>
      </w:pPr>
    </w:p>
    <w:p w:rsidR="00BB17A2" w:rsidRPr="00BB17A2" w:rsidRDefault="00BB17A2" w:rsidP="00BB17A2">
      <w:pPr>
        <w:pStyle w:val="EndNoteBibliography"/>
      </w:pPr>
      <w:bookmarkStart w:id="48" w:name="_ENREF_3"/>
      <w:r w:rsidRPr="00BB17A2">
        <w:t xml:space="preserve">Adam, S., Wiebe, J., Collins, M. and Pietroniro, A. 1998. Radarsat Flood Mapping in the Peace-Athabasca Delta, Canada. </w:t>
      </w:r>
      <w:r w:rsidRPr="00BB17A2">
        <w:rPr>
          <w:i/>
        </w:rPr>
        <w:t>Canadian Journal of Remote Sensing</w:t>
      </w:r>
      <w:r w:rsidRPr="00BB17A2">
        <w:t>, Vol. 24, No. 1, 69-79.</w:t>
      </w:r>
    </w:p>
    <w:bookmarkEnd w:id="48"/>
    <w:p w:rsidR="00BB17A2" w:rsidRPr="00BB17A2" w:rsidRDefault="00BB17A2" w:rsidP="00BB17A2">
      <w:pPr>
        <w:pStyle w:val="EndNoteBibliography"/>
        <w:spacing w:after="0"/>
      </w:pPr>
    </w:p>
    <w:p w:rsidR="00BB17A2" w:rsidRPr="00BB17A2" w:rsidRDefault="00BB17A2" w:rsidP="00BB17A2">
      <w:pPr>
        <w:pStyle w:val="EndNoteBibliography"/>
      </w:pPr>
      <w:bookmarkStart w:id="49" w:name="_ENREF_4"/>
      <w:r w:rsidRPr="00BB17A2">
        <w:t xml:space="preserve">Alberta Environment and Sustainable Resource Development. 2015. </w:t>
      </w:r>
      <w:r w:rsidRPr="00BB17A2">
        <w:rPr>
          <w:i/>
        </w:rPr>
        <w:t>Alberta Wetland Classification System</w:t>
      </w:r>
      <w:r w:rsidRPr="00BB17A2">
        <w:t>. Water Policy Branch, Policy and Planning Division, Edmonton, Alberta, Canada. Report No. ESRD, Water Conservation, 2015, No. 3.</w:t>
      </w:r>
    </w:p>
    <w:bookmarkEnd w:id="49"/>
    <w:p w:rsidR="00BB17A2" w:rsidRPr="00BB17A2" w:rsidRDefault="00BB17A2" w:rsidP="00BB17A2">
      <w:pPr>
        <w:pStyle w:val="EndNoteBibliography"/>
        <w:spacing w:after="0"/>
      </w:pPr>
    </w:p>
    <w:p w:rsidR="00BB17A2" w:rsidRPr="00BB17A2" w:rsidRDefault="00BB17A2" w:rsidP="00BB17A2">
      <w:pPr>
        <w:pStyle w:val="EndNoteBibliography"/>
      </w:pPr>
      <w:bookmarkStart w:id="50" w:name="_ENREF_5"/>
      <w:r w:rsidRPr="00BB17A2">
        <w:t xml:space="preserve">Amani, M., Salehi, B., Mahdavi, S., Granger, J. and Brisco, B. 2017. Wetland classification in Newfoundland and Labrador using multi-source SAR and optical data integration. </w:t>
      </w:r>
      <w:r w:rsidRPr="00BB17A2">
        <w:rPr>
          <w:i/>
        </w:rPr>
        <w:t>GIScience &amp; Remote Sensing</w:t>
      </w:r>
      <w:r w:rsidRPr="00BB17A2">
        <w:t>, Vol. No. 1-18.</w:t>
      </w:r>
    </w:p>
    <w:bookmarkEnd w:id="50"/>
    <w:p w:rsidR="00BB17A2" w:rsidRPr="00BB17A2" w:rsidRDefault="00BB17A2" w:rsidP="00BB17A2">
      <w:pPr>
        <w:pStyle w:val="EndNoteBibliography"/>
        <w:spacing w:after="0"/>
      </w:pPr>
    </w:p>
    <w:p w:rsidR="00BB17A2" w:rsidRPr="00BB17A2" w:rsidRDefault="00BB17A2" w:rsidP="00BB17A2">
      <w:pPr>
        <w:pStyle w:val="EndNoteBibliography"/>
      </w:pPr>
      <w:bookmarkStart w:id="51" w:name="_ENREF_6"/>
      <w:r w:rsidRPr="00BB17A2">
        <w:t xml:space="preserve">Anderson, R. R. and Wobber, F. J. 1973. Wetlands Mapping in New Jersey. </w:t>
      </w:r>
      <w:r w:rsidRPr="00BB17A2">
        <w:rPr>
          <w:i/>
        </w:rPr>
        <w:t>Photogrammetric Engineering and Remote Sensing</w:t>
      </w:r>
      <w:r w:rsidRPr="00BB17A2">
        <w:t>, Vol. 47, No. 2, 223-227.</w:t>
      </w:r>
    </w:p>
    <w:bookmarkEnd w:id="51"/>
    <w:p w:rsidR="00BB17A2" w:rsidRPr="00BB17A2" w:rsidRDefault="00BB17A2" w:rsidP="00BB17A2">
      <w:pPr>
        <w:pStyle w:val="EndNoteBibliography"/>
        <w:spacing w:after="0"/>
      </w:pPr>
    </w:p>
    <w:p w:rsidR="00BB17A2" w:rsidRPr="00BB17A2" w:rsidRDefault="00BB17A2" w:rsidP="00BB17A2">
      <w:pPr>
        <w:pStyle w:val="EndNoteBibliography"/>
      </w:pPr>
      <w:bookmarkStart w:id="52" w:name="_ENREF_7"/>
      <w:r w:rsidRPr="00BB17A2">
        <w:t xml:space="preserve">Baker, C., Lawrence, R., Montagne, C. and Patten, D. 2006. Mapping wetlands and riparian aeas using Landsat ETM+ imagery and decision-tree-based models. </w:t>
      </w:r>
      <w:r w:rsidRPr="00BB17A2">
        <w:rPr>
          <w:i/>
        </w:rPr>
        <w:t>Wetlands</w:t>
      </w:r>
      <w:r w:rsidRPr="00BB17A2">
        <w:t>, Vol. 26, No. 2, 465-474.</w:t>
      </w:r>
    </w:p>
    <w:bookmarkEnd w:id="52"/>
    <w:p w:rsidR="00BB17A2" w:rsidRPr="00BB17A2" w:rsidRDefault="00BB17A2" w:rsidP="00BB17A2">
      <w:pPr>
        <w:pStyle w:val="EndNoteBibliography"/>
        <w:spacing w:after="0"/>
      </w:pPr>
    </w:p>
    <w:p w:rsidR="00BB17A2" w:rsidRPr="00BB17A2" w:rsidRDefault="00BB17A2" w:rsidP="00BB17A2">
      <w:pPr>
        <w:pStyle w:val="EndNoteBibliography"/>
      </w:pPr>
      <w:bookmarkStart w:id="53" w:name="_ENREF_8"/>
      <w:r w:rsidRPr="00BB17A2">
        <w:t xml:space="preserve">Beckingham, J. D. and Archibald, J. H. 1996a. </w:t>
      </w:r>
      <w:r w:rsidRPr="00BB17A2">
        <w:rPr>
          <w:i/>
        </w:rPr>
        <w:t>Field Guide to Ecosites of Northern Alberta</w:t>
      </w:r>
      <w:r w:rsidRPr="00BB17A2">
        <w:t>. Natural Resources Canada, Canadian Forest Service, Edmonton, Alberta, Canada. Report No. Special Report 5.</w:t>
      </w:r>
    </w:p>
    <w:bookmarkEnd w:id="53"/>
    <w:p w:rsidR="00BB17A2" w:rsidRPr="00BB17A2" w:rsidRDefault="00BB17A2" w:rsidP="00BB17A2">
      <w:pPr>
        <w:pStyle w:val="EndNoteBibliography"/>
        <w:spacing w:after="0"/>
      </w:pPr>
    </w:p>
    <w:p w:rsidR="00BB17A2" w:rsidRPr="00BB17A2" w:rsidRDefault="00BB17A2" w:rsidP="00BB17A2">
      <w:pPr>
        <w:pStyle w:val="EndNoteBibliography"/>
      </w:pPr>
      <w:bookmarkStart w:id="54" w:name="_ENREF_9"/>
      <w:r w:rsidRPr="00BB17A2">
        <w:t xml:space="preserve">Beckingham, J. D., Corns, I. G. W. and Archibald, J. H. 1996b. </w:t>
      </w:r>
      <w:r w:rsidRPr="00BB17A2">
        <w:rPr>
          <w:i/>
        </w:rPr>
        <w:t>Field guide to ecosites of west-central Alberta</w:t>
      </w:r>
      <w:r w:rsidRPr="00BB17A2">
        <w:t>. Natural Resources Canada, Canadian Forest Service, Edmonton, Alberta, Canada. Report No. Special Report 9.</w:t>
      </w:r>
    </w:p>
    <w:bookmarkEnd w:id="54"/>
    <w:p w:rsidR="00BB17A2" w:rsidRPr="00BB17A2" w:rsidRDefault="00BB17A2" w:rsidP="00BB17A2">
      <w:pPr>
        <w:pStyle w:val="EndNoteBibliography"/>
        <w:spacing w:after="0"/>
      </w:pPr>
    </w:p>
    <w:p w:rsidR="00BB17A2" w:rsidRPr="00BB17A2" w:rsidRDefault="00BB17A2" w:rsidP="00BB17A2">
      <w:pPr>
        <w:pStyle w:val="EndNoteBibliography"/>
      </w:pPr>
      <w:bookmarkStart w:id="55" w:name="_ENREF_10"/>
      <w:r w:rsidRPr="00BB17A2">
        <w:t xml:space="preserve">Bolanos, S., Stiff, D., Brisco, B. and Pietroniro, A. 2016. Operational Surface Water Detection and Monitoring Using Radarsat 2. </w:t>
      </w:r>
      <w:r w:rsidRPr="00BB17A2">
        <w:rPr>
          <w:i/>
        </w:rPr>
        <w:t>Remote Sensing</w:t>
      </w:r>
      <w:r w:rsidRPr="00BB17A2">
        <w:t>, Vol. 8, No. 4, 285.</w:t>
      </w:r>
    </w:p>
    <w:bookmarkEnd w:id="55"/>
    <w:p w:rsidR="00BB17A2" w:rsidRPr="00BB17A2" w:rsidRDefault="00BB17A2" w:rsidP="00BB17A2">
      <w:pPr>
        <w:pStyle w:val="EndNoteBibliography"/>
        <w:spacing w:after="0"/>
      </w:pPr>
    </w:p>
    <w:p w:rsidR="00BB17A2" w:rsidRPr="00BB17A2" w:rsidRDefault="00BB17A2" w:rsidP="00BB17A2">
      <w:pPr>
        <w:pStyle w:val="EndNoteBibliography"/>
      </w:pPr>
      <w:bookmarkStart w:id="56" w:name="_ENREF_11"/>
      <w:r w:rsidRPr="00BB17A2">
        <w:t xml:space="preserve">Bourgeau-Chavez, L. L., Kasischke, E. S., Brunzell, S. M., Mudd, J. P., Smith, K. B. and Frick, A. L. 2001. Analysis of space-borne SAR data for wetland mapping in Virginia riparian ecosystems. </w:t>
      </w:r>
      <w:r w:rsidRPr="00BB17A2">
        <w:rPr>
          <w:i/>
        </w:rPr>
        <w:t>International Journal of Remote Sensing</w:t>
      </w:r>
      <w:r w:rsidRPr="00BB17A2">
        <w:t>, Vol. 22, No. 18, 3665-3687.</w:t>
      </w:r>
    </w:p>
    <w:bookmarkEnd w:id="56"/>
    <w:p w:rsidR="00BB17A2" w:rsidRPr="00BB17A2" w:rsidRDefault="00BB17A2" w:rsidP="00BB17A2">
      <w:pPr>
        <w:pStyle w:val="EndNoteBibliography"/>
        <w:spacing w:after="0"/>
      </w:pPr>
    </w:p>
    <w:p w:rsidR="00BB17A2" w:rsidRPr="00BB17A2" w:rsidRDefault="00BB17A2" w:rsidP="00BB17A2">
      <w:pPr>
        <w:pStyle w:val="EndNoteBibliography"/>
      </w:pPr>
      <w:bookmarkStart w:id="57" w:name="_ENREF_12"/>
      <w:r w:rsidRPr="00BB17A2">
        <w:lastRenderedPageBreak/>
        <w:t xml:space="preserve">Bourgeau-Chavez, L. L., Riordan, K., Powell, R. B., Miller, N. and Nowels, M. 2009. Improving Wetland Characterization with Multi-Sensor, Multi-Temporal SAR and Optical/Infrared Data Fusion. In </w:t>
      </w:r>
      <w:r w:rsidRPr="00BB17A2">
        <w:rPr>
          <w:i/>
        </w:rPr>
        <w:t>Advances in Geoscience and Remote Sensing</w:t>
      </w:r>
      <w:r w:rsidRPr="00BB17A2">
        <w:t>. Edited by G. Jedlovec. InTech, Rijeka,</w:t>
      </w:r>
      <w:r w:rsidRPr="00BB17A2">
        <w:rPr>
          <w:b/>
        </w:rPr>
        <w:t xml:space="preserve"> </w:t>
      </w:r>
      <w:r w:rsidRPr="00BB17A2">
        <w:t>Ch. 33.</w:t>
      </w:r>
    </w:p>
    <w:bookmarkEnd w:id="57"/>
    <w:p w:rsidR="00BB17A2" w:rsidRPr="00BB17A2" w:rsidRDefault="00BB17A2" w:rsidP="00BB17A2">
      <w:pPr>
        <w:pStyle w:val="EndNoteBibliography"/>
        <w:spacing w:after="0"/>
      </w:pPr>
    </w:p>
    <w:p w:rsidR="00BB17A2" w:rsidRPr="00BB17A2" w:rsidRDefault="00BB17A2" w:rsidP="00BB17A2">
      <w:pPr>
        <w:pStyle w:val="EndNoteBibliography"/>
      </w:pPr>
      <w:bookmarkStart w:id="58" w:name="_ENREF_13"/>
      <w:r w:rsidRPr="00BB17A2">
        <w:t xml:space="preserve">Brisco, B., Kapfer, M., Hirose, T., Tedford, B. and Liu, J. 2011. Evaluation of C-band polarization diversity and polarimetry for wetland mapping. </w:t>
      </w:r>
      <w:r w:rsidRPr="00BB17A2">
        <w:rPr>
          <w:i/>
        </w:rPr>
        <w:t>Canadian Journal of Remote Sensing</w:t>
      </w:r>
      <w:r w:rsidRPr="00BB17A2">
        <w:t>, Vol. 37, No. 1, 82-92.</w:t>
      </w:r>
    </w:p>
    <w:bookmarkEnd w:id="58"/>
    <w:p w:rsidR="00BB17A2" w:rsidRPr="00BB17A2" w:rsidRDefault="00BB17A2" w:rsidP="00BB17A2">
      <w:pPr>
        <w:pStyle w:val="EndNoteBibliography"/>
        <w:spacing w:after="0"/>
      </w:pPr>
    </w:p>
    <w:p w:rsidR="00BB17A2" w:rsidRPr="00BB17A2" w:rsidRDefault="00BB17A2" w:rsidP="00BB17A2">
      <w:pPr>
        <w:pStyle w:val="EndNoteBibliography"/>
      </w:pPr>
      <w:bookmarkStart w:id="59" w:name="_ENREF_14"/>
      <w:r w:rsidRPr="00BB17A2">
        <w:t xml:space="preserve">Brisco, B., Murnaghan, K., Wdowinski, S. and Hong, S.-H. 2015. Evaluation of RADARSAT-2 Acquisition Modes for Wetland Monitoring Applications. </w:t>
      </w:r>
      <w:r w:rsidRPr="00BB17A2">
        <w:rPr>
          <w:i/>
        </w:rPr>
        <w:t>Canadian Journal of Remote Sensing</w:t>
      </w:r>
      <w:r w:rsidRPr="00BB17A2">
        <w:t>, Vol. 41, No. 5, 431-439.</w:t>
      </w:r>
    </w:p>
    <w:bookmarkEnd w:id="59"/>
    <w:p w:rsidR="00BB17A2" w:rsidRPr="00BB17A2" w:rsidRDefault="00BB17A2" w:rsidP="00BB17A2">
      <w:pPr>
        <w:pStyle w:val="EndNoteBibliography"/>
        <w:spacing w:after="0"/>
      </w:pPr>
    </w:p>
    <w:p w:rsidR="00BB17A2" w:rsidRPr="00BB17A2" w:rsidRDefault="00BB17A2" w:rsidP="00BB17A2">
      <w:pPr>
        <w:pStyle w:val="EndNoteBibliography"/>
      </w:pPr>
      <w:bookmarkStart w:id="60" w:name="_ENREF_15"/>
      <w:r w:rsidRPr="00BB17A2">
        <w:t xml:space="preserve">Brisco, B., Touzi, R., van der Sanden, J. J., Charbonneau, F., Pultz, T. J. and D'Iorio, M. 2008. Water resource applications with RADARSAT-2 – a preview. </w:t>
      </w:r>
      <w:r w:rsidRPr="00BB17A2">
        <w:rPr>
          <w:i/>
        </w:rPr>
        <w:t>International Journal of Digital Earth</w:t>
      </w:r>
      <w:r w:rsidRPr="00BB17A2">
        <w:t>, Vol. 1, No. 1, 130-147.</w:t>
      </w:r>
    </w:p>
    <w:bookmarkEnd w:id="60"/>
    <w:p w:rsidR="00BB17A2" w:rsidRPr="00BB17A2" w:rsidRDefault="00BB17A2" w:rsidP="00BB17A2">
      <w:pPr>
        <w:pStyle w:val="EndNoteBibliography"/>
        <w:spacing w:after="0"/>
      </w:pPr>
    </w:p>
    <w:p w:rsidR="00BB17A2" w:rsidRPr="00BB17A2" w:rsidRDefault="00BB17A2" w:rsidP="00BB17A2">
      <w:pPr>
        <w:pStyle w:val="EndNoteBibliography"/>
      </w:pPr>
      <w:bookmarkStart w:id="61" w:name="_ENREF_16"/>
      <w:r w:rsidRPr="00BB17A2">
        <w:t xml:space="preserve">Buono, A., Nunziata, F., Migliaccio, M., Yang, X. and Li, X. 2017. Classification of the Yellow River delta area using fully polarimetric SAR measurements. </w:t>
      </w:r>
      <w:r w:rsidRPr="00BB17A2">
        <w:rPr>
          <w:i/>
        </w:rPr>
        <w:t>International Journal of Remote Sensing</w:t>
      </w:r>
      <w:r w:rsidRPr="00BB17A2">
        <w:t>, Vol. 38, No. 23, 6714-6734.</w:t>
      </w:r>
    </w:p>
    <w:bookmarkEnd w:id="61"/>
    <w:p w:rsidR="00BB17A2" w:rsidRPr="00BB17A2" w:rsidRDefault="00BB17A2" w:rsidP="00BB17A2">
      <w:pPr>
        <w:pStyle w:val="EndNoteBibliography"/>
        <w:spacing w:after="0"/>
      </w:pPr>
    </w:p>
    <w:p w:rsidR="00BB17A2" w:rsidRPr="00BB17A2" w:rsidRDefault="00BB17A2" w:rsidP="00BB17A2">
      <w:pPr>
        <w:pStyle w:val="EndNoteBibliography"/>
      </w:pPr>
      <w:bookmarkStart w:id="62" w:name="_ENREF_17"/>
      <w:r w:rsidRPr="00BB17A2">
        <w:t xml:space="preserve">Carle, M. V., Wang, L. and Sasser, C. E. 2014. Mapping freshwater marsh species distributions using WorldView-2 high-resolution multispectral satellite imagery. </w:t>
      </w:r>
      <w:r w:rsidRPr="00BB17A2">
        <w:rPr>
          <w:i/>
        </w:rPr>
        <w:t>International Journal of Remote Sensing</w:t>
      </w:r>
      <w:r w:rsidRPr="00BB17A2">
        <w:t>, Vol. 35, No. 13, 4698-4716.</w:t>
      </w:r>
    </w:p>
    <w:bookmarkEnd w:id="62"/>
    <w:p w:rsidR="00BB17A2" w:rsidRPr="00BB17A2" w:rsidRDefault="00BB17A2" w:rsidP="00BB17A2">
      <w:pPr>
        <w:pStyle w:val="EndNoteBibliography"/>
        <w:spacing w:after="0"/>
      </w:pPr>
    </w:p>
    <w:p w:rsidR="00BB17A2" w:rsidRPr="00BB17A2" w:rsidRDefault="00BB17A2" w:rsidP="00BB17A2">
      <w:pPr>
        <w:pStyle w:val="EndNoteBibliography"/>
      </w:pPr>
      <w:bookmarkStart w:id="63" w:name="_ENREF_18"/>
      <w:r w:rsidRPr="00BB17A2">
        <w:t xml:space="preserve">Chasmer, L. and Hopkinson, C. 2016a. Threshold loss of discontinuous permafrost and landscape evolution. </w:t>
      </w:r>
      <w:r w:rsidRPr="00BB17A2">
        <w:rPr>
          <w:i/>
        </w:rPr>
        <w:t>Global Change Biology</w:t>
      </w:r>
      <w:r w:rsidRPr="00BB17A2">
        <w:t xml:space="preserve">, Vol. No. </w:t>
      </w:r>
    </w:p>
    <w:bookmarkEnd w:id="63"/>
    <w:p w:rsidR="00BB17A2" w:rsidRPr="00BB17A2" w:rsidRDefault="00BB17A2" w:rsidP="00BB17A2">
      <w:pPr>
        <w:pStyle w:val="EndNoteBibliography"/>
        <w:spacing w:after="0"/>
      </w:pPr>
    </w:p>
    <w:p w:rsidR="00BB17A2" w:rsidRPr="00BB17A2" w:rsidRDefault="00BB17A2" w:rsidP="00BB17A2">
      <w:pPr>
        <w:pStyle w:val="EndNoteBibliography"/>
      </w:pPr>
      <w:bookmarkStart w:id="64" w:name="_ENREF_19"/>
      <w:r w:rsidRPr="00BB17A2">
        <w:t xml:space="preserve">Chasmer, L., Hopkinson, C., Montgomery, J. and Petrone, R. 2016b. A Physically Based Terrain Morphology and Vegetation Structural Classification for Wetlands of the Boreal Plains, Alberta, Canada. </w:t>
      </w:r>
      <w:r w:rsidRPr="00BB17A2">
        <w:rPr>
          <w:i/>
        </w:rPr>
        <w:t>Canadian Journal of Remote Sensing</w:t>
      </w:r>
      <w:r w:rsidRPr="00BB17A2">
        <w:t>, Vol. 42, No. 5, 521-540.</w:t>
      </w:r>
    </w:p>
    <w:bookmarkEnd w:id="64"/>
    <w:p w:rsidR="00BB17A2" w:rsidRPr="00BB17A2" w:rsidRDefault="00BB17A2" w:rsidP="00BB17A2">
      <w:pPr>
        <w:pStyle w:val="EndNoteBibliography"/>
        <w:spacing w:after="0"/>
      </w:pPr>
    </w:p>
    <w:p w:rsidR="00BB17A2" w:rsidRPr="00BB17A2" w:rsidRDefault="00BB17A2" w:rsidP="00BB17A2">
      <w:pPr>
        <w:pStyle w:val="EndNoteBibliography"/>
      </w:pPr>
      <w:bookmarkStart w:id="65" w:name="_ENREF_20"/>
      <w:r w:rsidRPr="00BB17A2">
        <w:t xml:space="preserve">Cloude, S. R. and Pottier, E. 1996. A review of target decomposition theorems in radar polarimetry. </w:t>
      </w:r>
      <w:r w:rsidRPr="00BB17A2">
        <w:rPr>
          <w:i/>
        </w:rPr>
        <w:t>IEEE Transactions on Geoscience and Remote Sensing</w:t>
      </w:r>
      <w:r w:rsidRPr="00BB17A2">
        <w:t>, Vol. 34, No. 2, 498-518.</w:t>
      </w:r>
    </w:p>
    <w:bookmarkEnd w:id="65"/>
    <w:p w:rsidR="00BB17A2" w:rsidRPr="00BB17A2" w:rsidRDefault="00BB17A2" w:rsidP="00BB17A2">
      <w:pPr>
        <w:pStyle w:val="EndNoteBibliography"/>
        <w:spacing w:after="0"/>
      </w:pPr>
    </w:p>
    <w:p w:rsidR="00BB17A2" w:rsidRPr="00BB17A2" w:rsidRDefault="00BB17A2" w:rsidP="00BB17A2">
      <w:pPr>
        <w:pStyle w:val="EndNoteBibliography"/>
      </w:pPr>
      <w:bookmarkStart w:id="66" w:name="_ENREF_21"/>
      <w:r w:rsidRPr="00BB17A2">
        <w:t xml:space="preserve">Costanza, R., de Groot, R., Sutton, P., van der Ploeg, S., Anderson, S. J., Kubiszewski, I., Farber, S. and Turner, R. K. 2014. Changes in the global value of ecosystem services. </w:t>
      </w:r>
      <w:r w:rsidRPr="00BB17A2">
        <w:rPr>
          <w:i/>
        </w:rPr>
        <w:t>Global Environmental Change</w:t>
      </w:r>
      <w:r w:rsidRPr="00BB17A2">
        <w:t>, Vol. 26, No. 152-158.</w:t>
      </w:r>
    </w:p>
    <w:bookmarkEnd w:id="66"/>
    <w:p w:rsidR="00BB17A2" w:rsidRPr="00BB17A2" w:rsidRDefault="00BB17A2" w:rsidP="00BB17A2">
      <w:pPr>
        <w:pStyle w:val="EndNoteBibliography"/>
        <w:spacing w:after="0"/>
      </w:pPr>
    </w:p>
    <w:p w:rsidR="00BB17A2" w:rsidRPr="00BB17A2" w:rsidRDefault="00BB17A2" w:rsidP="00BB17A2">
      <w:pPr>
        <w:pStyle w:val="EndNoteBibliography"/>
      </w:pPr>
      <w:bookmarkStart w:id="67" w:name="_ENREF_22"/>
      <w:r w:rsidRPr="00BB17A2">
        <w:t xml:space="preserve">Cowardin, L., Carter, V., Golet, F. and LaRoe, E. 1979. </w:t>
      </w:r>
      <w:r w:rsidRPr="00BB17A2">
        <w:rPr>
          <w:i/>
        </w:rPr>
        <w:t>Classification of Wetlands and Deepwater Habitats of the United States</w:t>
      </w:r>
      <w:r w:rsidRPr="00BB17A2">
        <w:t xml:space="preserve">. F. a. W. S. U.S. Department of the Interior, Washington, D.C., USA. Report No. </w:t>
      </w:r>
    </w:p>
    <w:bookmarkEnd w:id="67"/>
    <w:p w:rsidR="00BB17A2" w:rsidRPr="00BB17A2" w:rsidRDefault="00BB17A2" w:rsidP="00BB17A2">
      <w:pPr>
        <w:pStyle w:val="EndNoteBibliography"/>
        <w:spacing w:after="0"/>
      </w:pPr>
    </w:p>
    <w:p w:rsidR="00BB17A2" w:rsidRPr="00BB17A2" w:rsidRDefault="00BB17A2" w:rsidP="00BB17A2">
      <w:pPr>
        <w:pStyle w:val="EndNoteBibliography"/>
      </w:pPr>
      <w:bookmarkStart w:id="68" w:name="_ENREF_23"/>
      <w:r w:rsidRPr="00BB17A2">
        <w:t xml:space="preserve">Cowardin, L. M., Gilmer, D. S. and Mechlin, L. M. 1981. Characteristics of Central North Dakota Wetlands Determined from Sample Aerial Photographs and Ground Study. </w:t>
      </w:r>
      <w:r w:rsidRPr="00BB17A2">
        <w:rPr>
          <w:i/>
        </w:rPr>
        <w:t>Wildlife Society Bulletin (1973-2006)</w:t>
      </w:r>
      <w:r w:rsidRPr="00BB17A2">
        <w:t>, Vol. 9, No. 4, 280-288.</w:t>
      </w:r>
    </w:p>
    <w:bookmarkEnd w:id="68"/>
    <w:p w:rsidR="00BB17A2" w:rsidRPr="00BB17A2" w:rsidRDefault="00BB17A2" w:rsidP="00BB17A2">
      <w:pPr>
        <w:pStyle w:val="EndNoteBibliography"/>
        <w:spacing w:after="0"/>
      </w:pPr>
    </w:p>
    <w:p w:rsidR="00BB17A2" w:rsidRPr="00BB17A2" w:rsidRDefault="00BB17A2" w:rsidP="00BB17A2">
      <w:pPr>
        <w:pStyle w:val="EndNoteBibliography"/>
      </w:pPr>
      <w:bookmarkStart w:id="69" w:name="_ENREF_24"/>
      <w:r w:rsidRPr="00BB17A2">
        <w:t xml:space="preserve">Crevier, Y. and Pultz, T. J. 1996. Analysis of C-band SIR-C radar backscatter over a flooded environment, Red River, Manitoba. In </w:t>
      </w:r>
      <w:r w:rsidRPr="00BB17A2">
        <w:rPr>
          <w:i/>
        </w:rPr>
        <w:t xml:space="preserve">Proceedings of the Third International Workshop (NHRI Symposium)-Applications of Remote Sensing in Hydrology, </w:t>
      </w:r>
      <w:r w:rsidRPr="00BB17A2">
        <w:t>Greenbelt, MD, USA. Edited by 16-18.</w:t>
      </w:r>
    </w:p>
    <w:bookmarkEnd w:id="69"/>
    <w:p w:rsidR="00BB17A2" w:rsidRPr="00BB17A2" w:rsidRDefault="00BB17A2" w:rsidP="00BB17A2">
      <w:pPr>
        <w:pStyle w:val="EndNoteBibliography"/>
        <w:spacing w:after="0"/>
      </w:pPr>
    </w:p>
    <w:p w:rsidR="00BB17A2" w:rsidRPr="00BB17A2" w:rsidRDefault="00BB17A2" w:rsidP="00BB17A2">
      <w:pPr>
        <w:pStyle w:val="EndNoteBibliography"/>
      </w:pPr>
      <w:bookmarkStart w:id="70" w:name="_ENREF_25"/>
      <w:r w:rsidRPr="00BB17A2">
        <w:t xml:space="preserve">Crooks, S., Herr, D., Tamelander, J., Laffoley, D. and Vandever, J. 2011. </w:t>
      </w:r>
      <w:r w:rsidRPr="00BB17A2">
        <w:rPr>
          <w:i/>
        </w:rPr>
        <w:t>Mitigating Climate Change through Restoration and Management of Coastal Wetlands and Near-shore Marine Ecosystems: Challenges and Opportunities</w:t>
      </w:r>
      <w:r w:rsidRPr="00BB17A2">
        <w:t xml:space="preserve"> World Bank, Washington D.C., USA [online]. Available from http://siteresources.worldbank.org/ENVIRONMENT/Resources/MtgtnCCthruMgtofCoastalWetlands.pdf [cited </w:t>
      </w:r>
    </w:p>
    <w:bookmarkEnd w:id="70"/>
    <w:p w:rsidR="00BB17A2" w:rsidRPr="00BB17A2" w:rsidRDefault="00BB17A2" w:rsidP="00BB17A2">
      <w:pPr>
        <w:pStyle w:val="EndNoteBibliography"/>
        <w:spacing w:after="0"/>
      </w:pPr>
    </w:p>
    <w:p w:rsidR="00BB17A2" w:rsidRPr="00BB17A2" w:rsidRDefault="00BB17A2" w:rsidP="00BB17A2">
      <w:pPr>
        <w:pStyle w:val="EndNoteBibliography"/>
      </w:pPr>
      <w:bookmarkStart w:id="71" w:name="_ENREF_26"/>
      <w:r w:rsidRPr="00BB17A2">
        <w:t xml:space="preserve">Daily, G. C. 1997. </w:t>
      </w:r>
      <w:r w:rsidRPr="00BB17A2">
        <w:rPr>
          <w:i/>
        </w:rPr>
        <w:t>Natures Services: Societal dependence on natural ecosystems</w:t>
      </w:r>
      <w:r w:rsidRPr="00BB17A2">
        <w:t>. Island Press, Washington, DC, USA.</w:t>
      </w:r>
    </w:p>
    <w:bookmarkEnd w:id="71"/>
    <w:p w:rsidR="00BB17A2" w:rsidRPr="00BB17A2" w:rsidRDefault="00BB17A2" w:rsidP="00BB17A2">
      <w:pPr>
        <w:pStyle w:val="EndNoteBibliography"/>
        <w:spacing w:after="0"/>
      </w:pPr>
    </w:p>
    <w:p w:rsidR="00BB17A2" w:rsidRPr="00BB17A2" w:rsidRDefault="00BB17A2" w:rsidP="00BB17A2">
      <w:pPr>
        <w:pStyle w:val="EndNoteBibliography"/>
      </w:pPr>
      <w:bookmarkStart w:id="72" w:name="_ENREF_27"/>
      <w:r w:rsidRPr="00BB17A2">
        <w:t xml:space="preserve">Devito, K. J., Creed, I. F. and Fraser, C. J. D. 2005. Controls on runoff from a partially harvested aspen-forested headwater catchment, Boreal Plain, Canada. </w:t>
      </w:r>
      <w:r w:rsidRPr="00BB17A2">
        <w:rPr>
          <w:i/>
        </w:rPr>
        <w:t>Hydrological Processes</w:t>
      </w:r>
      <w:r w:rsidRPr="00BB17A2">
        <w:t>, Vol. 19, No. 1, 3-25.</w:t>
      </w:r>
    </w:p>
    <w:bookmarkEnd w:id="72"/>
    <w:p w:rsidR="00BB17A2" w:rsidRPr="00BB17A2" w:rsidRDefault="00BB17A2" w:rsidP="00BB17A2">
      <w:pPr>
        <w:pStyle w:val="EndNoteBibliography"/>
        <w:spacing w:after="0"/>
      </w:pPr>
    </w:p>
    <w:p w:rsidR="00BB17A2" w:rsidRPr="00BB17A2" w:rsidRDefault="00BB17A2" w:rsidP="00BB17A2">
      <w:pPr>
        <w:pStyle w:val="EndNoteBibliography"/>
      </w:pPr>
      <w:bookmarkStart w:id="73" w:name="_ENREF_28"/>
      <w:r w:rsidRPr="00BB17A2">
        <w:t xml:space="preserve">Dobson, M. C., Ulaby, F. T., LeToan, T., Beaudoin, A., Kasischke, E. S. and Christensen, N. 1992. Dependence of radar backscatter on coniferous forest biomass. </w:t>
      </w:r>
      <w:r w:rsidRPr="00BB17A2">
        <w:rPr>
          <w:i/>
        </w:rPr>
        <w:t>IEEE Transactions on Geoscience and Remote Sensing</w:t>
      </w:r>
      <w:r w:rsidRPr="00BB17A2">
        <w:t>, Vol. 30, No. 2, 412-415.</w:t>
      </w:r>
    </w:p>
    <w:bookmarkEnd w:id="73"/>
    <w:p w:rsidR="00BB17A2" w:rsidRPr="00BB17A2" w:rsidRDefault="00BB17A2" w:rsidP="00BB17A2">
      <w:pPr>
        <w:pStyle w:val="EndNoteBibliography"/>
        <w:spacing w:after="0"/>
      </w:pPr>
    </w:p>
    <w:p w:rsidR="00BB17A2" w:rsidRPr="00BB17A2" w:rsidRDefault="00BB17A2" w:rsidP="00BB17A2">
      <w:pPr>
        <w:pStyle w:val="EndNoteBibliography"/>
      </w:pPr>
      <w:bookmarkStart w:id="74" w:name="_ENREF_29"/>
      <w:r w:rsidRPr="00BB17A2">
        <w:t xml:space="preserve">Ducks Unlimited Canada. 2011. </w:t>
      </w:r>
      <w:r w:rsidRPr="00BB17A2">
        <w:rPr>
          <w:i/>
        </w:rPr>
        <w:t>Enhanced Wetland Classification Products User Guide Version 1.0</w:t>
      </w:r>
      <w:r w:rsidRPr="00BB17A2">
        <w:t xml:space="preserve"> [online]. Available from http://www.ducks.ca/assets/2015/09/ewc-inferred-products.pdf [cited June 2017].</w:t>
      </w:r>
    </w:p>
    <w:bookmarkEnd w:id="74"/>
    <w:p w:rsidR="00BB17A2" w:rsidRPr="00BB17A2" w:rsidRDefault="00BB17A2" w:rsidP="00BB17A2">
      <w:pPr>
        <w:pStyle w:val="EndNoteBibliography"/>
        <w:spacing w:after="0"/>
      </w:pPr>
    </w:p>
    <w:p w:rsidR="00BB17A2" w:rsidRPr="00BB17A2" w:rsidRDefault="00BB17A2" w:rsidP="00BB17A2">
      <w:pPr>
        <w:pStyle w:val="EndNoteBibliography"/>
      </w:pPr>
      <w:bookmarkStart w:id="75" w:name="_ENREF_30"/>
      <w:r w:rsidRPr="00BB17A2">
        <w:t xml:space="preserve">Erwin, K. L. 2008. Wetlands and global climate change: the role of wetland restoration in a changing world. </w:t>
      </w:r>
      <w:r w:rsidRPr="00BB17A2">
        <w:rPr>
          <w:i/>
        </w:rPr>
        <w:t>Wetlands Ecology and Management</w:t>
      </w:r>
      <w:r w:rsidRPr="00BB17A2">
        <w:t>, Vol. 17, No. 1, 71.</w:t>
      </w:r>
    </w:p>
    <w:bookmarkEnd w:id="75"/>
    <w:p w:rsidR="00BB17A2" w:rsidRPr="00BB17A2" w:rsidRDefault="00BB17A2" w:rsidP="00BB17A2">
      <w:pPr>
        <w:pStyle w:val="EndNoteBibliography"/>
        <w:spacing w:after="0"/>
      </w:pPr>
    </w:p>
    <w:p w:rsidR="00BB17A2" w:rsidRPr="00BB17A2" w:rsidRDefault="00BB17A2" w:rsidP="00BB17A2">
      <w:pPr>
        <w:pStyle w:val="EndNoteBibliography"/>
      </w:pPr>
      <w:bookmarkStart w:id="76" w:name="_ENREF_31"/>
      <w:r w:rsidRPr="00BB17A2">
        <w:t xml:space="preserve">Frohn, R. C., Reif, M., Lane, C. and Autrey, B. 2009. Satellite Remote Sensing of Isolated Wetlands Using Object-Oriented Classification of Landsat-7 Data. </w:t>
      </w:r>
      <w:r w:rsidRPr="00BB17A2">
        <w:rPr>
          <w:i/>
        </w:rPr>
        <w:t>Wetlands</w:t>
      </w:r>
      <w:r w:rsidRPr="00BB17A2">
        <w:t>, Vol. 29, No. 3, 931-941.</w:t>
      </w:r>
    </w:p>
    <w:bookmarkEnd w:id="76"/>
    <w:p w:rsidR="00BB17A2" w:rsidRPr="00BB17A2" w:rsidRDefault="00BB17A2" w:rsidP="00BB17A2">
      <w:pPr>
        <w:pStyle w:val="EndNoteBibliography"/>
        <w:spacing w:after="0"/>
      </w:pPr>
    </w:p>
    <w:p w:rsidR="00BB17A2" w:rsidRPr="00BB17A2" w:rsidRDefault="00BB17A2" w:rsidP="00BB17A2">
      <w:pPr>
        <w:pStyle w:val="EndNoteBibliography"/>
      </w:pPr>
      <w:bookmarkStart w:id="77" w:name="_ENREF_32"/>
      <w:r w:rsidRPr="00BB17A2">
        <w:t xml:space="preserve">Gallant, A. 2015. The Challenges of Remote Monitoring of Wetlands. </w:t>
      </w:r>
      <w:r w:rsidRPr="00BB17A2">
        <w:rPr>
          <w:i/>
        </w:rPr>
        <w:t>Remote Sensing</w:t>
      </w:r>
      <w:r w:rsidRPr="00BB17A2">
        <w:t>, Vol. 7, No. 8, 10938.</w:t>
      </w:r>
    </w:p>
    <w:bookmarkEnd w:id="77"/>
    <w:p w:rsidR="00BB17A2" w:rsidRPr="00BB17A2" w:rsidRDefault="00BB17A2" w:rsidP="00BB17A2">
      <w:pPr>
        <w:pStyle w:val="EndNoteBibliography"/>
        <w:spacing w:after="0"/>
      </w:pPr>
    </w:p>
    <w:p w:rsidR="00BB17A2" w:rsidRPr="00BB17A2" w:rsidRDefault="00BB17A2" w:rsidP="00BB17A2">
      <w:pPr>
        <w:pStyle w:val="EndNoteBibliography"/>
      </w:pPr>
      <w:bookmarkStart w:id="78" w:name="_ENREF_33"/>
      <w:r w:rsidRPr="00BB17A2">
        <w:t xml:space="preserve">Govender, M., Chetty, K. and Bulcock, H. 2007. A review of hyperspectral remote sensing and its application in vegetation and water resource studies. </w:t>
      </w:r>
      <w:r w:rsidRPr="00BB17A2">
        <w:rPr>
          <w:i/>
        </w:rPr>
        <w:t>Water SA</w:t>
      </w:r>
      <w:r w:rsidRPr="00BB17A2">
        <w:t>, Vol. 33, No. 2, 145-151.</w:t>
      </w:r>
    </w:p>
    <w:bookmarkEnd w:id="78"/>
    <w:p w:rsidR="00BB17A2" w:rsidRPr="00BB17A2" w:rsidRDefault="00BB17A2" w:rsidP="00BB17A2">
      <w:pPr>
        <w:pStyle w:val="EndNoteBibliography"/>
        <w:spacing w:after="0"/>
      </w:pPr>
    </w:p>
    <w:p w:rsidR="00BB17A2" w:rsidRPr="00BB17A2" w:rsidRDefault="00BB17A2" w:rsidP="00BB17A2">
      <w:pPr>
        <w:pStyle w:val="EndNoteBibliography"/>
      </w:pPr>
      <w:bookmarkStart w:id="79" w:name="_ENREF_34"/>
      <w:r w:rsidRPr="00BB17A2">
        <w:t xml:space="preserve">Government of Alberta. 2013. </w:t>
      </w:r>
      <w:r w:rsidRPr="00BB17A2">
        <w:rPr>
          <w:i/>
        </w:rPr>
        <w:t>Alberta Wetland Policy</w:t>
      </w:r>
      <w:r w:rsidRPr="00BB17A2">
        <w:t xml:space="preserve"> [online]. Available from http://aep.alberta.ca/water/programs-and-services/wetlands/documents/AlbertaWetlandPolicy-Sep2013.pdf [cited April 2017].</w:t>
      </w:r>
    </w:p>
    <w:bookmarkEnd w:id="79"/>
    <w:p w:rsidR="00BB17A2" w:rsidRPr="00BB17A2" w:rsidRDefault="00BB17A2" w:rsidP="00BB17A2">
      <w:pPr>
        <w:pStyle w:val="EndNoteBibliography"/>
        <w:spacing w:after="0"/>
      </w:pPr>
    </w:p>
    <w:p w:rsidR="00BB17A2" w:rsidRPr="00BB17A2" w:rsidRDefault="00BB17A2" w:rsidP="00BB17A2">
      <w:pPr>
        <w:pStyle w:val="EndNoteBibliography"/>
      </w:pPr>
      <w:bookmarkStart w:id="80" w:name="_ENREF_35"/>
      <w:r w:rsidRPr="00BB17A2">
        <w:t xml:space="preserve">Government of Alberta. 2017. </w:t>
      </w:r>
      <w:r w:rsidRPr="00BB17A2">
        <w:rPr>
          <w:i/>
        </w:rPr>
        <w:t>Alberta Merged Wetland Inventory</w:t>
      </w:r>
      <w:r w:rsidRPr="00BB17A2">
        <w:t xml:space="preserve"> [online]. Available from http://aep.alberta.ca/forms-maps-services/maps/resource-data-product-catalogue/biophysical.aspx [cited April 2017].</w:t>
      </w:r>
    </w:p>
    <w:bookmarkEnd w:id="80"/>
    <w:p w:rsidR="00BB17A2" w:rsidRPr="00BB17A2" w:rsidRDefault="00BB17A2" w:rsidP="00BB17A2">
      <w:pPr>
        <w:pStyle w:val="EndNoteBibliography"/>
        <w:spacing w:after="0"/>
      </w:pPr>
    </w:p>
    <w:p w:rsidR="00BB17A2" w:rsidRPr="00BB17A2" w:rsidRDefault="00BB17A2" w:rsidP="00BB17A2">
      <w:pPr>
        <w:pStyle w:val="EndNoteBibliography"/>
      </w:pPr>
      <w:bookmarkStart w:id="81" w:name="_ENREF_36"/>
      <w:r w:rsidRPr="00BB17A2">
        <w:t xml:space="preserve">Government of Canada. 1991. </w:t>
      </w:r>
      <w:r w:rsidRPr="00BB17A2">
        <w:rPr>
          <w:i/>
        </w:rPr>
        <w:t>The federal policy on wetland conservation</w:t>
      </w:r>
      <w:r w:rsidRPr="00BB17A2">
        <w:t xml:space="preserve">. Ottawa, Ontario, Canada. Report No. </w:t>
      </w:r>
    </w:p>
    <w:bookmarkEnd w:id="81"/>
    <w:p w:rsidR="00BB17A2" w:rsidRPr="00BB17A2" w:rsidRDefault="00BB17A2" w:rsidP="00BB17A2">
      <w:pPr>
        <w:pStyle w:val="EndNoteBibliography"/>
        <w:spacing w:after="0"/>
      </w:pPr>
    </w:p>
    <w:p w:rsidR="00BB17A2" w:rsidRPr="00BB17A2" w:rsidRDefault="00BB17A2" w:rsidP="00BB17A2">
      <w:pPr>
        <w:pStyle w:val="EndNoteBibliography"/>
      </w:pPr>
      <w:bookmarkStart w:id="82" w:name="_ENREF_37"/>
      <w:r w:rsidRPr="00BB17A2">
        <w:t xml:space="preserve">Grenier, M., Labrecque, S., Garneau, M. and Tremblay, A. 2008. Object-based classification of a SPOT-4 image for mapping wetlands in the context of greenhouse gases emissions: the case of the Eastmain region, Québec, Canada. </w:t>
      </w:r>
      <w:r w:rsidRPr="00BB17A2">
        <w:rPr>
          <w:i/>
        </w:rPr>
        <w:t>Canadian Journal of Remote Sensing</w:t>
      </w:r>
      <w:r w:rsidRPr="00BB17A2">
        <w:t>, Vol. 34, No. 2, S398-S413.</w:t>
      </w:r>
    </w:p>
    <w:bookmarkEnd w:id="82"/>
    <w:p w:rsidR="00BB17A2" w:rsidRPr="00BB17A2" w:rsidRDefault="00BB17A2" w:rsidP="00BB17A2">
      <w:pPr>
        <w:pStyle w:val="EndNoteBibliography"/>
        <w:spacing w:after="0"/>
      </w:pPr>
    </w:p>
    <w:p w:rsidR="00BB17A2" w:rsidRPr="00BB17A2" w:rsidRDefault="00BB17A2" w:rsidP="00BB17A2">
      <w:pPr>
        <w:pStyle w:val="EndNoteBibliography"/>
      </w:pPr>
      <w:bookmarkStart w:id="83" w:name="_ENREF_38"/>
      <w:r w:rsidRPr="00BB17A2">
        <w:t xml:space="preserve">Guo, M., Li, J., Sheng, C., Xu, J. and Wu, L. 2017. A Review of Wetland Remote Sensing. </w:t>
      </w:r>
      <w:r w:rsidRPr="00BB17A2">
        <w:rPr>
          <w:i/>
        </w:rPr>
        <w:t>Sensors</w:t>
      </w:r>
      <w:r w:rsidRPr="00BB17A2">
        <w:t>, Vol. 17, No. 4, 777.</w:t>
      </w:r>
    </w:p>
    <w:bookmarkEnd w:id="83"/>
    <w:p w:rsidR="00BB17A2" w:rsidRPr="00BB17A2" w:rsidRDefault="00BB17A2" w:rsidP="00BB17A2">
      <w:pPr>
        <w:pStyle w:val="EndNoteBibliography"/>
        <w:spacing w:after="0"/>
      </w:pPr>
    </w:p>
    <w:p w:rsidR="00BB17A2" w:rsidRPr="00BB17A2" w:rsidRDefault="00BB17A2" w:rsidP="00BB17A2">
      <w:pPr>
        <w:pStyle w:val="EndNoteBibliography"/>
      </w:pPr>
      <w:bookmarkStart w:id="84" w:name="_ENREF_39"/>
      <w:r w:rsidRPr="00BB17A2">
        <w:t xml:space="preserve">Hajnsek, I., Pottier, E. and Cloude, S. R. 2003. Inversion of surface parameters from polarimetric SAR. </w:t>
      </w:r>
      <w:r w:rsidRPr="00BB17A2">
        <w:rPr>
          <w:i/>
        </w:rPr>
        <w:t>IEEE Transactions on Geoscience and Remote Sensing</w:t>
      </w:r>
      <w:r w:rsidRPr="00BB17A2">
        <w:t>, Vol. 41, No. 4, 727-744.</w:t>
      </w:r>
    </w:p>
    <w:bookmarkEnd w:id="84"/>
    <w:p w:rsidR="00BB17A2" w:rsidRPr="00BB17A2" w:rsidRDefault="00BB17A2" w:rsidP="00BB17A2">
      <w:pPr>
        <w:pStyle w:val="EndNoteBibliography"/>
        <w:spacing w:after="0"/>
      </w:pPr>
    </w:p>
    <w:p w:rsidR="00BB17A2" w:rsidRPr="00BB17A2" w:rsidRDefault="00BB17A2" w:rsidP="00BB17A2">
      <w:pPr>
        <w:pStyle w:val="EndNoteBibliography"/>
      </w:pPr>
      <w:bookmarkStart w:id="85" w:name="_ENREF_40"/>
      <w:r w:rsidRPr="00BB17A2">
        <w:t xml:space="preserve">Hall, D. K. 1996. Remote sensing applications to hydrology; imaging radar. </w:t>
      </w:r>
      <w:r w:rsidRPr="00BB17A2">
        <w:rPr>
          <w:i/>
        </w:rPr>
        <w:t>Hydrological Sciences Journal</w:t>
      </w:r>
      <w:r w:rsidRPr="00BB17A2">
        <w:t>, Vol. 41, No. 4, 609-624.</w:t>
      </w:r>
    </w:p>
    <w:bookmarkEnd w:id="85"/>
    <w:p w:rsidR="00BB17A2" w:rsidRPr="00BB17A2" w:rsidRDefault="00BB17A2" w:rsidP="00BB17A2">
      <w:pPr>
        <w:pStyle w:val="EndNoteBibliography"/>
        <w:spacing w:after="0"/>
      </w:pPr>
    </w:p>
    <w:p w:rsidR="00BB17A2" w:rsidRPr="00BB17A2" w:rsidRDefault="00BB17A2" w:rsidP="00BB17A2">
      <w:pPr>
        <w:pStyle w:val="EndNoteBibliography"/>
      </w:pPr>
      <w:bookmarkStart w:id="86" w:name="_ENREF_41"/>
      <w:r w:rsidRPr="00BB17A2">
        <w:t xml:space="preserve">Halsey, L., Vitt, D., Beilman, D., Crow, S., Mahelcic, S. and Wells, R. 2003. </w:t>
      </w:r>
      <w:r w:rsidRPr="00BB17A2">
        <w:rPr>
          <w:i/>
        </w:rPr>
        <w:t>Alberta wetland inventory standards version 2.0</w:t>
      </w:r>
      <w:r w:rsidRPr="00BB17A2">
        <w:t>. Alberta Sustainable Resource Development, Edmonton, Alberta, Canada.</w:t>
      </w:r>
    </w:p>
    <w:bookmarkEnd w:id="86"/>
    <w:p w:rsidR="00BB17A2" w:rsidRPr="00BB17A2" w:rsidRDefault="00BB17A2" w:rsidP="00BB17A2">
      <w:pPr>
        <w:pStyle w:val="EndNoteBibliography"/>
        <w:spacing w:after="0"/>
      </w:pPr>
    </w:p>
    <w:p w:rsidR="00BB17A2" w:rsidRPr="00BB17A2" w:rsidRDefault="00BB17A2" w:rsidP="00BB17A2">
      <w:pPr>
        <w:pStyle w:val="EndNoteBibliography"/>
      </w:pPr>
      <w:bookmarkStart w:id="87" w:name="_ENREF_42"/>
      <w:r w:rsidRPr="00BB17A2">
        <w:t xml:space="preserve">Harding, D. J. and Carabajal, C. C. 2005. ICESat waveform measurements of within-footprint topographic relief and vegetation vertical structure. </w:t>
      </w:r>
      <w:r w:rsidRPr="00BB17A2">
        <w:rPr>
          <w:i/>
        </w:rPr>
        <w:t>Geophysical Research Letters</w:t>
      </w:r>
      <w:r w:rsidRPr="00BB17A2">
        <w:t>, Vol. 32, No. L21S10, 10.1029/2005GL023471.</w:t>
      </w:r>
    </w:p>
    <w:bookmarkEnd w:id="87"/>
    <w:p w:rsidR="00BB17A2" w:rsidRPr="00BB17A2" w:rsidRDefault="00BB17A2" w:rsidP="00BB17A2">
      <w:pPr>
        <w:pStyle w:val="EndNoteBibliography"/>
        <w:spacing w:after="0"/>
      </w:pPr>
    </w:p>
    <w:p w:rsidR="00BB17A2" w:rsidRPr="00BB17A2" w:rsidRDefault="00BB17A2" w:rsidP="00BB17A2">
      <w:pPr>
        <w:pStyle w:val="EndNoteBibliography"/>
      </w:pPr>
      <w:bookmarkStart w:id="88" w:name="_ENREF_43"/>
      <w:r w:rsidRPr="00BB17A2">
        <w:t xml:space="preserve">Henderson, F. M. and Lewis, A. J. 2008. Radar detection of wetland ecosystems: a review. </w:t>
      </w:r>
      <w:r w:rsidRPr="00BB17A2">
        <w:rPr>
          <w:i/>
        </w:rPr>
        <w:t>International Journal of Remote Sensing</w:t>
      </w:r>
      <w:r w:rsidRPr="00BB17A2">
        <w:t>, Vol. 29, No. 20, 5809-5835.</w:t>
      </w:r>
    </w:p>
    <w:bookmarkEnd w:id="88"/>
    <w:p w:rsidR="00BB17A2" w:rsidRPr="00BB17A2" w:rsidRDefault="00BB17A2" w:rsidP="00BB17A2">
      <w:pPr>
        <w:pStyle w:val="EndNoteBibliography"/>
        <w:spacing w:after="0"/>
      </w:pPr>
    </w:p>
    <w:p w:rsidR="00BB17A2" w:rsidRPr="00BB17A2" w:rsidRDefault="00BB17A2" w:rsidP="00BB17A2">
      <w:pPr>
        <w:pStyle w:val="EndNoteBibliography"/>
      </w:pPr>
      <w:bookmarkStart w:id="89" w:name="_ENREF_44"/>
      <w:r w:rsidRPr="00BB17A2">
        <w:t xml:space="preserve">Hess, L. L., Melack, J. M., Filoso, S. and Wang, Y. 1995. Delineation of inundated area and vegetation along the Amazon floodplain with the SIR-C synthetic aperture radar. </w:t>
      </w:r>
      <w:r w:rsidRPr="00BB17A2">
        <w:rPr>
          <w:i/>
        </w:rPr>
        <w:t>IEEE Transactions on Geoscience and Remote Sensing</w:t>
      </w:r>
      <w:r w:rsidRPr="00BB17A2">
        <w:t>, Vol. 33, No. 4, 896-904.</w:t>
      </w:r>
    </w:p>
    <w:bookmarkEnd w:id="89"/>
    <w:p w:rsidR="00BB17A2" w:rsidRPr="00BB17A2" w:rsidRDefault="00BB17A2" w:rsidP="00BB17A2">
      <w:pPr>
        <w:pStyle w:val="EndNoteBibliography"/>
        <w:spacing w:after="0"/>
      </w:pPr>
    </w:p>
    <w:p w:rsidR="00BB17A2" w:rsidRPr="00BB17A2" w:rsidRDefault="00BB17A2" w:rsidP="00BB17A2">
      <w:pPr>
        <w:pStyle w:val="EndNoteBibliography"/>
      </w:pPr>
      <w:bookmarkStart w:id="90" w:name="_ENREF_45"/>
      <w:r w:rsidRPr="00BB17A2">
        <w:t xml:space="preserve">Hess, L. L., Melack, J. M. and Simonett, D. S. 1990. Radar detection of flooding beneath the forest canopy: a review. </w:t>
      </w:r>
      <w:r w:rsidRPr="00BB17A2">
        <w:rPr>
          <w:i/>
        </w:rPr>
        <w:t>International Journal of Remote Sensing</w:t>
      </w:r>
      <w:r w:rsidRPr="00BB17A2">
        <w:t>, Vol. 11, No. 7, 1313-1325.</w:t>
      </w:r>
    </w:p>
    <w:bookmarkEnd w:id="90"/>
    <w:p w:rsidR="00BB17A2" w:rsidRPr="00BB17A2" w:rsidRDefault="00BB17A2" w:rsidP="00BB17A2">
      <w:pPr>
        <w:pStyle w:val="EndNoteBibliography"/>
        <w:spacing w:after="0"/>
      </w:pPr>
    </w:p>
    <w:p w:rsidR="00BB17A2" w:rsidRPr="00BB17A2" w:rsidRDefault="00BB17A2" w:rsidP="00BB17A2">
      <w:pPr>
        <w:pStyle w:val="EndNoteBibliography"/>
      </w:pPr>
      <w:bookmarkStart w:id="91" w:name="_ENREF_46"/>
      <w:r w:rsidRPr="00BB17A2">
        <w:t xml:space="preserve">Hirano, A., Madden, M. and Welch, R. 2003. Hyperspectral image data for mapping wetland vegetation. </w:t>
      </w:r>
      <w:r w:rsidRPr="00BB17A2">
        <w:rPr>
          <w:i/>
        </w:rPr>
        <w:t>Wetlands</w:t>
      </w:r>
      <w:r w:rsidRPr="00BB17A2">
        <w:t>, Vol. 23, No. 2, 436-448.</w:t>
      </w:r>
    </w:p>
    <w:bookmarkEnd w:id="91"/>
    <w:p w:rsidR="00BB17A2" w:rsidRPr="00BB17A2" w:rsidRDefault="00BB17A2" w:rsidP="00BB17A2">
      <w:pPr>
        <w:pStyle w:val="EndNoteBibliography"/>
        <w:spacing w:after="0"/>
      </w:pPr>
    </w:p>
    <w:p w:rsidR="00BB17A2" w:rsidRPr="00BB17A2" w:rsidRDefault="00BB17A2" w:rsidP="00BB17A2">
      <w:pPr>
        <w:pStyle w:val="EndNoteBibliography"/>
      </w:pPr>
      <w:bookmarkStart w:id="92" w:name="_ENREF_47"/>
      <w:r w:rsidRPr="00BB17A2">
        <w:t xml:space="preserve">Hong, S.-H., Kim, H.-O., Wdowinski, S. and Feliciano, E. 2015. Evaluation of Polarimetric SAR Decomposition for Classifying Wetland Vegetation Types. </w:t>
      </w:r>
      <w:r w:rsidRPr="00BB17A2">
        <w:rPr>
          <w:i/>
        </w:rPr>
        <w:t>Remote Sensing</w:t>
      </w:r>
      <w:r w:rsidRPr="00BB17A2">
        <w:t>, Vol. 7, No. 7, 8563.</w:t>
      </w:r>
    </w:p>
    <w:bookmarkEnd w:id="92"/>
    <w:p w:rsidR="00BB17A2" w:rsidRPr="00BB17A2" w:rsidRDefault="00BB17A2" w:rsidP="00BB17A2">
      <w:pPr>
        <w:pStyle w:val="EndNoteBibliography"/>
        <w:spacing w:after="0"/>
      </w:pPr>
    </w:p>
    <w:p w:rsidR="00BB17A2" w:rsidRPr="00BB17A2" w:rsidRDefault="00BB17A2" w:rsidP="00BB17A2">
      <w:pPr>
        <w:pStyle w:val="EndNoteBibliography"/>
      </w:pPr>
      <w:bookmarkStart w:id="93" w:name="_ENREF_48"/>
      <w:r w:rsidRPr="00BB17A2">
        <w:t xml:space="preserve">Hong, S. H., Wdowinski, S. and Kim, S. W. 2010. Evaluation of TerraSAR-X Observations for Wetland InSAR Application. </w:t>
      </w:r>
      <w:r w:rsidRPr="00BB17A2">
        <w:rPr>
          <w:i/>
        </w:rPr>
        <w:t>IEEE Transactions on Geoscience and Remote Sensing</w:t>
      </w:r>
      <w:r w:rsidRPr="00BB17A2">
        <w:t>, Vol. 48, No. 2, 864-873.</w:t>
      </w:r>
    </w:p>
    <w:bookmarkEnd w:id="93"/>
    <w:p w:rsidR="00BB17A2" w:rsidRPr="00BB17A2" w:rsidRDefault="00BB17A2" w:rsidP="00BB17A2">
      <w:pPr>
        <w:pStyle w:val="EndNoteBibliography"/>
        <w:spacing w:after="0"/>
      </w:pPr>
    </w:p>
    <w:p w:rsidR="00BB17A2" w:rsidRPr="00BB17A2" w:rsidRDefault="00BB17A2" w:rsidP="00BB17A2">
      <w:pPr>
        <w:pStyle w:val="EndNoteBibliography"/>
      </w:pPr>
      <w:bookmarkStart w:id="94" w:name="_ENREF_49"/>
      <w:r w:rsidRPr="00BB17A2">
        <w:t xml:space="preserve">Hood, G. A. and Bayley, S. E. 2008. Beaver (Castor canadensis) mitigate the effects of climate on the area of open water in boreal wetlands in western Canada. </w:t>
      </w:r>
      <w:r w:rsidRPr="00BB17A2">
        <w:rPr>
          <w:i/>
        </w:rPr>
        <w:t>Biological Conservation</w:t>
      </w:r>
      <w:r w:rsidRPr="00BB17A2">
        <w:t>, Vol. 141, No. 2, 556-567.</w:t>
      </w:r>
    </w:p>
    <w:bookmarkEnd w:id="94"/>
    <w:p w:rsidR="00BB17A2" w:rsidRPr="00BB17A2" w:rsidRDefault="00BB17A2" w:rsidP="00BB17A2">
      <w:pPr>
        <w:pStyle w:val="EndNoteBibliography"/>
        <w:spacing w:after="0"/>
      </w:pPr>
    </w:p>
    <w:p w:rsidR="00BB17A2" w:rsidRPr="00BB17A2" w:rsidRDefault="00BB17A2" w:rsidP="00BB17A2">
      <w:pPr>
        <w:pStyle w:val="EndNoteBibliography"/>
      </w:pPr>
      <w:bookmarkStart w:id="95" w:name="_ENREF_50"/>
      <w:r w:rsidRPr="00BB17A2">
        <w:t xml:space="preserve">Hopkinson, C., Chasmer, L. E., Sass, G., Creed, I. F., Sitar, M., Kalbfleisch, W. and Treitz, P. 2005. Vegetation class dependent errors in lidar ground elevation and canopy height estimates in a boreal wetland environment. </w:t>
      </w:r>
      <w:r w:rsidRPr="00BB17A2">
        <w:rPr>
          <w:i/>
        </w:rPr>
        <w:t>Canadian Journal of Remote Sensing</w:t>
      </w:r>
      <w:r w:rsidRPr="00BB17A2">
        <w:t>, Vol. 31, No. 2, 191-206.</w:t>
      </w:r>
    </w:p>
    <w:bookmarkEnd w:id="95"/>
    <w:p w:rsidR="00BB17A2" w:rsidRPr="00BB17A2" w:rsidRDefault="00BB17A2" w:rsidP="00BB17A2">
      <w:pPr>
        <w:pStyle w:val="EndNoteBibliography"/>
        <w:spacing w:after="0"/>
      </w:pPr>
    </w:p>
    <w:p w:rsidR="00BB17A2" w:rsidRPr="00BB17A2" w:rsidRDefault="00BB17A2" w:rsidP="00BB17A2">
      <w:pPr>
        <w:pStyle w:val="EndNoteBibliography"/>
      </w:pPr>
      <w:bookmarkStart w:id="96" w:name="_ENREF_51"/>
      <w:r w:rsidRPr="00BB17A2">
        <w:t xml:space="preserve">Horritt, M. S., Mason, D. C. and Luckman, A. J. 2001. Flood boundary delineation from Synthetic Aperture Radar imagery using a statistical active contour model. </w:t>
      </w:r>
      <w:r w:rsidRPr="00BB17A2">
        <w:rPr>
          <w:i/>
        </w:rPr>
        <w:t>International Journal of Remote Sensing</w:t>
      </w:r>
      <w:r w:rsidRPr="00BB17A2">
        <w:t>, Vol. 22, No. 13, 2489-2507.</w:t>
      </w:r>
    </w:p>
    <w:bookmarkEnd w:id="96"/>
    <w:p w:rsidR="00BB17A2" w:rsidRPr="00BB17A2" w:rsidRDefault="00BB17A2" w:rsidP="00BB17A2">
      <w:pPr>
        <w:pStyle w:val="EndNoteBibliography"/>
        <w:spacing w:after="0"/>
      </w:pPr>
    </w:p>
    <w:p w:rsidR="00BB17A2" w:rsidRPr="00BB17A2" w:rsidRDefault="00BB17A2" w:rsidP="00BB17A2">
      <w:pPr>
        <w:pStyle w:val="EndNoteBibliography"/>
      </w:pPr>
      <w:bookmarkStart w:id="97" w:name="_ENREF_52"/>
      <w:r w:rsidRPr="00BB17A2">
        <w:t xml:space="preserve">Howard, J., Sutton-Grier, A., Herr, D., Kleypas, J., Landis, E., McLeod, E., Pidgeon, E. and Simpson, S. 2017. Clarifying the role of coastal and marine systems in climate mitigation. </w:t>
      </w:r>
      <w:r w:rsidRPr="00BB17A2">
        <w:rPr>
          <w:i/>
        </w:rPr>
        <w:t>Frontiers in Ecology and the Environment</w:t>
      </w:r>
      <w:r w:rsidRPr="00BB17A2">
        <w:t>, Vol. 15, No. 1, 42-50.</w:t>
      </w:r>
    </w:p>
    <w:bookmarkEnd w:id="97"/>
    <w:p w:rsidR="00BB17A2" w:rsidRPr="00BB17A2" w:rsidRDefault="00BB17A2" w:rsidP="00BB17A2">
      <w:pPr>
        <w:pStyle w:val="EndNoteBibliography"/>
        <w:spacing w:after="0"/>
      </w:pPr>
    </w:p>
    <w:p w:rsidR="00BB17A2" w:rsidRPr="00BB17A2" w:rsidRDefault="00BB17A2" w:rsidP="00BB17A2">
      <w:pPr>
        <w:pStyle w:val="EndNoteBibliography"/>
      </w:pPr>
      <w:bookmarkStart w:id="98" w:name="_ENREF_53"/>
      <w:r w:rsidRPr="00BB17A2">
        <w:t xml:space="preserve">Hu, Y., Huang, J. and Du, Y., Han, P. Huang, W. 2015. Monitoring spatial and temporal dynamics of flood regimes and their relation to wetland landscape patterns in Dongting Lake from MODIS time-series imagery. </w:t>
      </w:r>
      <w:r w:rsidRPr="00BB17A2">
        <w:rPr>
          <w:i/>
        </w:rPr>
        <w:t>Remote Sensing</w:t>
      </w:r>
      <w:r w:rsidRPr="00BB17A2">
        <w:t>, Vol. 7, No. 1, 7494-7520.</w:t>
      </w:r>
    </w:p>
    <w:bookmarkEnd w:id="98"/>
    <w:p w:rsidR="00BB17A2" w:rsidRPr="00BB17A2" w:rsidRDefault="00BB17A2" w:rsidP="00BB17A2">
      <w:pPr>
        <w:pStyle w:val="EndNoteBibliography"/>
        <w:spacing w:after="0"/>
      </w:pPr>
    </w:p>
    <w:p w:rsidR="00BB17A2" w:rsidRPr="00BB17A2" w:rsidRDefault="00BB17A2" w:rsidP="00BB17A2">
      <w:pPr>
        <w:pStyle w:val="EndNoteBibliography"/>
      </w:pPr>
      <w:bookmarkStart w:id="99" w:name="_ENREF_54"/>
      <w:r w:rsidRPr="00BB17A2">
        <w:t xml:space="preserve">Johnson, R. R. and Higgins, K. F. 1997. </w:t>
      </w:r>
      <w:r w:rsidRPr="00BB17A2">
        <w:rPr>
          <w:i/>
        </w:rPr>
        <w:t>Wetland Resources of Eastern South Dakota</w:t>
      </w:r>
      <w:r w:rsidRPr="00BB17A2">
        <w:t>. Brookings: South Dakota State University, SD, USA.</w:t>
      </w:r>
    </w:p>
    <w:bookmarkEnd w:id="99"/>
    <w:p w:rsidR="00BB17A2" w:rsidRPr="00BB17A2" w:rsidRDefault="00BB17A2" w:rsidP="00BB17A2">
      <w:pPr>
        <w:pStyle w:val="EndNoteBibliography"/>
        <w:spacing w:after="0"/>
      </w:pPr>
    </w:p>
    <w:p w:rsidR="00BB17A2" w:rsidRPr="00BB17A2" w:rsidRDefault="00BB17A2" w:rsidP="00BB17A2">
      <w:pPr>
        <w:pStyle w:val="EndNoteBibliography"/>
      </w:pPr>
      <w:bookmarkStart w:id="100" w:name="_ENREF_55"/>
      <w:r w:rsidRPr="00BB17A2">
        <w:t xml:space="preserve">Johnson, W., Boettcher, S., Poiani, K. and Guntenspergen, G. 2004. Influence of weather extremes on the water levels of glaciated prairie wetlands. </w:t>
      </w:r>
      <w:r w:rsidRPr="00BB17A2">
        <w:rPr>
          <w:i/>
        </w:rPr>
        <w:t>Wetlands</w:t>
      </w:r>
      <w:r w:rsidRPr="00BB17A2">
        <w:t>, Vol. 24, No. 2, 385-398.</w:t>
      </w:r>
    </w:p>
    <w:bookmarkEnd w:id="100"/>
    <w:p w:rsidR="00BB17A2" w:rsidRPr="00BB17A2" w:rsidRDefault="00BB17A2" w:rsidP="00BB17A2">
      <w:pPr>
        <w:pStyle w:val="EndNoteBibliography"/>
        <w:spacing w:after="0"/>
      </w:pPr>
    </w:p>
    <w:p w:rsidR="00BB17A2" w:rsidRPr="00BB17A2" w:rsidRDefault="00BB17A2" w:rsidP="00BB17A2">
      <w:pPr>
        <w:pStyle w:val="EndNoteBibliography"/>
      </w:pPr>
      <w:bookmarkStart w:id="101" w:name="_ENREF_56"/>
      <w:r w:rsidRPr="00BB17A2">
        <w:t xml:space="preserve">Karvonen, J., Simila, M. and Makynen, M. 2005. Open water detection from Baltic Sea ice Radarsat-1 SAR imagery. </w:t>
      </w:r>
      <w:r w:rsidRPr="00BB17A2">
        <w:rPr>
          <w:i/>
        </w:rPr>
        <w:t>IEEE Geoscience and Remote Sensing Letters</w:t>
      </w:r>
      <w:r w:rsidRPr="00BB17A2">
        <w:t>, Vol. 2, No. 3, 275-279.</w:t>
      </w:r>
    </w:p>
    <w:bookmarkEnd w:id="101"/>
    <w:p w:rsidR="00BB17A2" w:rsidRPr="00BB17A2" w:rsidRDefault="00BB17A2" w:rsidP="00BB17A2">
      <w:pPr>
        <w:pStyle w:val="EndNoteBibliography"/>
        <w:spacing w:after="0"/>
      </w:pPr>
    </w:p>
    <w:p w:rsidR="00BB17A2" w:rsidRPr="00BB17A2" w:rsidRDefault="00BB17A2" w:rsidP="00BB17A2">
      <w:pPr>
        <w:pStyle w:val="EndNoteBibliography"/>
      </w:pPr>
      <w:bookmarkStart w:id="102" w:name="_ENREF_57"/>
      <w:r w:rsidRPr="00BB17A2">
        <w:t xml:space="preserve">Kenkel, N. C. 1987. Trends and interrelationships in boreal wetland vegetation. </w:t>
      </w:r>
      <w:r w:rsidRPr="00BB17A2">
        <w:rPr>
          <w:i/>
        </w:rPr>
        <w:t>Canadian Journal of Botany</w:t>
      </w:r>
      <w:r w:rsidRPr="00BB17A2">
        <w:t>, Vol. 65, No. 1, 12-22.</w:t>
      </w:r>
    </w:p>
    <w:bookmarkEnd w:id="102"/>
    <w:p w:rsidR="00BB17A2" w:rsidRPr="00BB17A2" w:rsidRDefault="00BB17A2" w:rsidP="00BB17A2">
      <w:pPr>
        <w:pStyle w:val="EndNoteBibliography"/>
        <w:spacing w:after="0"/>
      </w:pPr>
    </w:p>
    <w:p w:rsidR="00BB17A2" w:rsidRPr="00BB17A2" w:rsidRDefault="00BB17A2" w:rsidP="00BB17A2">
      <w:pPr>
        <w:pStyle w:val="EndNoteBibliography"/>
      </w:pPr>
      <w:bookmarkStart w:id="103" w:name="_ENREF_58"/>
      <w:r w:rsidRPr="00BB17A2">
        <w:t xml:space="preserve">Klein, R. J. T., Schipper, E. L. F. and Dessai, S. 2005. Integrating mitigation and adaptation into climate and development policy: three research questions. </w:t>
      </w:r>
      <w:r w:rsidRPr="00BB17A2">
        <w:rPr>
          <w:i/>
        </w:rPr>
        <w:t>Environmental Science &amp; Policy</w:t>
      </w:r>
      <w:r w:rsidRPr="00BB17A2">
        <w:t>, Vol. 8, No. 6, 579-588.</w:t>
      </w:r>
    </w:p>
    <w:bookmarkEnd w:id="103"/>
    <w:p w:rsidR="00BB17A2" w:rsidRPr="00BB17A2" w:rsidRDefault="00BB17A2" w:rsidP="00BB17A2">
      <w:pPr>
        <w:pStyle w:val="EndNoteBibliography"/>
        <w:spacing w:after="0"/>
      </w:pPr>
    </w:p>
    <w:p w:rsidR="00BB17A2" w:rsidRPr="00BB17A2" w:rsidRDefault="00BB17A2" w:rsidP="00BB17A2">
      <w:pPr>
        <w:pStyle w:val="EndNoteBibliography"/>
      </w:pPr>
      <w:bookmarkStart w:id="104" w:name="_ENREF_59"/>
      <w:r w:rsidRPr="00BB17A2">
        <w:t xml:space="preserve">Klemas, V. 2013a. Remote Sensing of Coastal Wetland Biomass: An Overview. </w:t>
      </w:r>
      <w:r w:rsidRPr="00BB17A2">
        <w:rPr>
          <w:i/>
        </w:rPr>
        <w:t>Journal of Coastal Research</w:t>
      </w:r>
      <w:r w:rsidRPr="00BB17A2">
        <w:t>, Vol. No. 1016-1028.</w:t>
      </w:r>
    </w:p>
    <w:bookmarkEnd w:id="104"/>
    <w:p w:rsidR="00BB17A2" w:rsidRPr="00BB17A2" w:rsidRDefault="00BB17A2" w:rsidP="00BB17A2">
      <w:pPr>
        <w:pStyle w:val="EndNoteBibliography"/>
        <w:spacing w:after="0"/>
      </w:pPr>
    </w:p>
    <w:p w:rsidR="00BB17A2" w:rsidRPr="00BB17A2" w:rsidRDefault="00BB17A2" w:rsidP="00BB17A2">
      <w:pPr>
        <w:pStyle w:val="EndNoteBibliography"/>
      </w:pPr>
      <w:bookmarkStart w:id="105" w:name="_ENREF_60"/>
      <w:r w:rsidRPr="00BB17A2">
        <w:t xml:space="preserve">Klemas, V. 2013b. Remote sensing of emergent and submerged wetlands: an overview. </w:t>
      </w:r>
      <w:r w:rsidRPr="00BB17A2">
        <w:rPr>
          <w:i/>
        </w:rPr>
        <w:t>International Journal of Remote Sensing</w:t>
      </w:r>
      <w:r w:rsidRPr="00BB17A2">
        <w:t>, Vol. 34, No. 18, 6286-6320.</w:t>
      </w:r>
    </w:p>
    <w:bookmarkEnd w:id="105"/>
    <w:p w:rsidR="00BB17A2" w:rsidRPr="00BB17A2" w:rsidRDefault="00BB17A2" w:rsidP="00BB17A2">
      <w:pPr>
        <w:pStyle w:val="EndNoteBibliography"/>
        <w:spacing w:after="0"/>
      </w:pPr>
    </w:p>
    <w:p w:rsidR="00BB17A2" w:rsidRPr="00BB17A2" w:rsidRDefault="00BB17A2" w:rsidP="00BB17A2">
      <w:pPr>
        <w:pStyle w:val="EndNoteBibliography"/>
      </w:pPr>
      <w:bookmarkStart w:id="106" w:name="_ENREF_61"/>
      <w:r w:rsidRPr="00BB17A2">
        <w:lastRenderedPageBreak/>
        <w:t xml:space="preserve">Kuang, G., He, Z. and Li, J. 2011. Detecting Water Bodies on RADARSAT Imagery. </w:t>
      </w:r>
      <w:r w:rsidRPr="00BB17A2">
        <w:rPr>
          <w:i/>
        </w:rPr>
        <w:t>GEOMATICA</w:t>
      </w:r>
      <w:r w:rsidRPr="00BB17A2">
        <w:t>, Vol. 65, No. 1, 15-25.</w:t>
      </w:r>
    </w:p>
    <w:bookmarkEnd w:id="106"/>
    <w:p w:rsidR="00BB17A2" w:rsidRPr="00BB17A2" w:rsidRDefault="00BB17A2" w:rsidP="00BB17A2">
      <w:pPr>
        <w:pStyle w:val="EndNoteBibliography"/>
        <w:spacing w:after="0"/>
      </w:pPr>
    </w:p>
    <w:p w:rsidR="00BB17A2" w:rsidRPr="00BB17A2" w:rsidRDefault="00BB17A2" w:rsidP="00BB17A2">
      <w:pPr>
        <w:pStyle w:val="EndNoteBibliography"/>
      </w:pPr>
      <w:bookmarkStart w:id="107" w:name="_ENREF_62"/>
      <w:r w:rsidRPr="00BB17A2">
        <w:t xml:space="preserve">Kuenzer, C., Guo, H., Huth, J., Leinenkugel, P., Li, X. and Dech, S. 2013. Flood Mapping and Flood Dynamics of the Mekong Delta: ENVISAT-ASAR-WSM Based Time Series Analyses. </w:t>
      </w:r>
      <w:r w:rsidRPr="00BB17A2">
        <w:rPr>
          <w:i/>
        </w:rPr>
        <w:t>Remote Sensing</w:t>
      </w:r>
      <w:r w:rsidRPr="00BB17A2">
        <w:t>, Vol. 5, No. 2, 687.</w:t>
      </w:r>
    </w:p>
    <w:bookmarkEnd w:id="107"/>
    <w:p w:rsidR="00BB17A2" w:rsidRPr="00BB17A2" w:rsidRDefault="00BB17A2" w:rsidP="00BB17A2">
      <w:pPr>
        <w:pStyle w:val="EndNoteBibliography"/>
        <w:spacing w:after="0"/>
      </w:pPr>
    </w:p>
    <w:p w:rsidR="00BB17A2" w:rsidRPr="00BB17A2" w:rsidRDefault="00BB17A2" w:rsidP="00BB17A2">
      <w:pPr>
        <w:pStyle w:val="EndNoteBibliography"/>
      </w:pPr>
      <w:bookmarkStart w:id="108" w:name="_ENREF_63"/>
      <w:r w:rsidRPr="00BB17A2">
        <w:t xml:space="preserve">Laba, M., Downs, R., Smith, S., Welsh, S., Neider, C., White, S., Richmond, M., Philpot, W. and Baveye, P. 2008. Mapping invasive wetland plants in the Hudson River National Estuarine Research Reserve using quickbird satellite imagery. </w:t>
      </w:r>
      <w:r w:rsidRPr="00BB17A2">
        <w:rPr>
          <w:i/>
        </w:rPr>
        <w:t>Remote Sensing of Environment</w:t>
      </w:r>
      <w:r w:rsidRPr="00BB17A2">
        <w:t>, Vol. 112, No. 1, 286-300.</w:t>
      </w:r>
    </w:p>
    <w:bookmarkEnd w:id="108"/>
    <w:p w:rsidR="00BB17A2" w:rsidRPr="00BB17A2" w:rsidRDefault="00BB17A2" w:rsidP="00BB17A2">
      <w:pPr>
        <w:pStyle w:val="EndNoteBibliography"/>
        <w:spacing w:after="0"/>
      </w:pPr>
    </w:p>
    <w:p w:rsidR="00BB17A2" w:rsidRPr="00BB17A2" w:rsidRDefault="00BB17A2" w:rsidP="00BB17A2">
      <w:pPr>
        <w:pStyle w:val="EndNoteBibliography"/>
      </w:pPr>
      <w:bookmarkStart w:id="109" w:name="_ENREF_64"/>
      <w:r w:rsidRPr="00BB17A2">
        <w:t xml:space="preserve">Lang, M. W. and McCarty, G. W. 2008. Remote Sensing Data for Regional Wetland Mapping in the United States: Trends and Future. In </w:t>
      </w:r>
      <w:r w:rsidRPr="00BB17A2">
        <w:rPr>
          <w:i/>
        </w:rPr>
        <w:t>Wetlands: Ecology, Conservation and Restoration</w:t>
      </w:r>
      <w:r w:rsidRPr="00BB17A2">
        <w:t>. Edited by Nova Science Publishers Inc., Hauppauge, NY, USA,</w:t>
      </w:r>
      <w:r w:rsidRPr="00BB17A2">
        <w:rPr>
          <w:b/>
        </w:rPr>
        <w:t xml:space="preserve"> </w:t>
      </w:r>
      <w:r w:rsidRPr="00BB17A2">
        <w:t>1-40.</w:t>
      </w:r>
    </w:p>
    <w:bookmarkEnd w:id="109"/>
    <w:p w:rsidR="00BB17A2" w:rsidRPr="00BB17A2" w:rsidRDefault="00BB17A2" w:rsidP="00BB17A2">
      <w:pPr>
        <w:pStyle w:val="EndNoteBibliography"/>
        <w:spacing w:after="0"/>
      </w:pPr>
    </w:p>
    <w:p w:rsidR="00BB17A2" w:rsidRPr="00BB17A2" w:rsidRDefault="00BB17A2" w:rsidP="00BB17A2">
      <w:pPr>
        <w:pStyle w:val="EndNoteBibliography"/>
      </w:pPr>
      <w:bookmarkStart w:id="110" w:name="_ENREF_65"/>
      <w:r w:rsidRPr="00BB17A2">
        <w:t xml:space="preserve">Lefsky, M. A., Cohen, W. B., Parker, G. G. and Harding, D. J. 2002. Lidar remote sensing for ecosystem studies. </w:t>
      </w:r>
      <w:r w:rsidRPr="00BB17A2">
        <w:rPr>
          <w:i/>
        </w:rPr>
        <w:t>Bioscience</w:t>
      </w:r>
      <w:r w:rsidRPr="00BB17A2">
        <w:t>, Vol. 52, No. 1, 19-30.</w:t>
      </w:r>
    </w:p>
    <w:bookmarkEnd w:id="110"/>
    <w:p w:rsidR="00BB17A2" w:rsidRPr="00BB17A2" w:rsidRDefault="00BB17A2" w:rsidP="00BB17A2">
      <w:pPr>
        <w:pStyle w:val="EndNoteBibliography"/>
        <w:spacing w:after="0"/>
      </w:pPr>
    </w:p>
    <w:p w:rsidR="00BB17A2" w:rsidRPr="00BB17A2" w:rsidRDefault="00BB17A2" w:rsidP="00BB17A2">
      <w:pPr>
        <w:pStyle w:val="EndNoteBibliography"/>
      </w:pPr>
      <w:bookmarkStart w:id="111" w:name="_ENREF_66"/>
      <w:r w:rsidRPr="00BB17A2">
        <w:t xml:space="preserve">Li, J. and Chen, W. 2005. A rule-based method for mapping Canada's wetlands using optical, radar and DEM data. </w:t>
      </w:r>
      <w:r w:rsidRPr="00BB17A2">
        <w:rPr>
          <w:i/>
        </w:rPr>
        <w:t>International Journal of Remote Sensing</w:t>
      </w:r>
      <w:r w:rsidRPr="00BB17A2">
        <w:t>, Vol. 26, No. 22, 5051-5069.</w:t>
      </w:r>
    </w:p>
    <w:bookmarkEnd w:id="111"/>
    <w:p w:rsidR="00BB17A2" w:rsidRPr="00BB17A2" w:rsidRDefault="00BB17A2" w:rsidP="00BB17A2">
      <w:pPr>
        <w:pStyle w:val="EndNoteBibliography"/>
        <w:spacing w:after="0"/>
      </w:pPr>
    </w:p>
    <w:p w:rsidR="00BB17A2" w:rsidRPr="00BB17A2" w:rsidRDefault="00BB17A2" w:rsidP="00BB17A2">
      <w:pPr>
        <w:pStyle w:val="EndNoteBibliography"/>
      </w:pPr>
      <w:bookmarkStart w:id="112" w:name="_ENREF_67"/>
      <w:r w:rsidRPr="00BB17A2">
        <w:t xml:space="preserve">Locky, D., Bayley, S. and Vitt, D. 2005. The vegetational ecology of black spruce swamps, fens and bogs in southern boreal Manitoba, Canada. </w:t>
      </w:r>
      <w:r w:rsidRPr="00BB17A2">
        <w:rPr>
          <w:i/>
        </w:rPr>
        <w:t>Wetlands</w:t>
      </w:r>
      <w:r w:rsidRPr="00BB17A2">
        <w:t>, Vol. 25, No. 3, 564-582.</w:t>
      </w:r>
    </w:p>
    <w:bookmarkEnd w:id="112"/>
    <w:p w:rsidR="00BB17A2" w:rsidRPr="00BB17A2" w:rsidRDefault="00BB17A2" w:rsidP="00BB17A2">
      <w:pPr>
        <w:pStyle w:val="EndNoteBibliography"/>
        <w:spacing w:after="0"/>
      </w:pPr>
    </w:p>
    <w:p w:rsidR="00BB17A2" w:rsidRPr="00BB17A2" w:rsidRDefault="00BB17A2" w:rsidP="00BB17A2">
      <w:pPr>
        <w:pStyle w:val="EndNoteBibliography"/>
      </w:pPr>
      <w:bookmarkStart w:id="113" w:name="_ENREF_68"/>
      <w:r w:rsidRPr="00BB17A2">
        <w:t xml:space="preserve">Lopez-Sanchez, J. M., Ballester-Berman, J. D. and Hajnsek, I. 2011. First Results of Rice Monitoring Practices in Spain by Means of Time Series of TerraSAR-X Dual-Pol Images. </w:t>
      </w:r>
      <w:r w:rsidRPr="00BB17A2">
        <w:rPr>
          <w:i/>
        </w:rPr>
        <w:t>IEEE Journal of Selected Topics in Applied Earth Observations and Remote Sensing</w:t>
      </w:r>
      <w:r w:rsidRPr="00BB17A2">
        <w:t>, Vol. 4, No. 2, 412-422.</w:t>
      </w:r>
    </w:p>
    <w:bookmarkEnd w:id="113"/>
    <w:p w:rsidR="00BB17A2" w:rsidRPr="00BB17A2" w:rsidRDefault="00BB17A2" w:rsidP="00BB17A2">
      <w:pPr>
        <w:pStyle w:val="EndNoteBibliography"/>
        <w:spacing w:after="0"/>
      </w:pPr>
    </w:p>
    <w:p w:rsidR="00BB17A2" w:rsidRPr="00BB17A2" w:rsidRDefault="00BB17A2" w:rsidP="00BB17A2">
      <w:pPr>
        <w:pStyle w:val="EndNoteBibliography"/>
      </w:pPr>
      <w:bookmarkStart w:id="114" w:name="_ENREF_69"/>
      <w:r w:rsidRPr="00BB17A2">
        <w:t xml:space="preserve">Los, S. O., Rosette, J. A. B., Kljun, N., North, P. R. J., Chasmer, L., Suarez, J. C., Hopkinson, C., Hill, R. A., van Gorsel, E., Mahoney, C. and Berni, J. A. J. 2012. Vegetation height and cover fraction between 60° S and 60° N from ICESat GLAS data. </w:t>
      </w:r>
      <w:r w:rsidRPr="00BB17A2">
        <w:rPr>
          <w:i/>
        </w:rPr>
        <w:t>Geoscientific Model Development</w:t>
      </w:r>
      <w:r w:rsidRPr="00BB17A2">
        <w:t>, Vol. 5, No. 2, 413-432.</w:t>
      </w:r>
    </w:p>
    <w:bookmarkEnd w:id="114"/>
    <w:p w:rsidR="00BB17A2" w:rsidRPr="00BB17A2" w:rsidRDefault="00BB17A2" w:rsidP="00BB17A2">
      <w:pPr>
        <w:pStyle w:val="EndNoteBibliography"/>
        <w:spacing w:after="0"/>
      </w:pPr>
    </w:p>
    <w:p w:rsidR="00BB17A2" w:rsidRPr="00BB17A2" w:rsidRDefault="00BB17A2" w:rsidP="00BB17A2">
      <w:pPr>
        <w:pStyle w:val="EndNoteBibliography"/>
      </w:pPr>
      <w:bookmarkStart w:id="115" w:name="_ENREF_70"/>
      <w:r w:rsidRPr="00BB17A2">
        <w:t xml:space="preserve">Lucas, R. M., Mitchell, A. L., Rosenqvist, A., Proisy, C., Melius, A. and Ticehurst, C. 2007. The potential of L-band SAR for quantifying mangrove characteristics and change: case studies from the tropics. </w:t>
      </w:r>
      <w:r w:rsidRPr="00BB17A2">
        <w:rPr>
          <w:i/>
        </w:rPr>
        <w:t>Aquatic Conservation: Marine and Freshwater Ecosystems</w:t>
      </w:r>
      <w:r w:rsidRPr="00BB17A2">
        <w:t>, Vol. 17, No. 3, 245-264.</w:t>
      </w:r>
    </w:p>
    <w:bookmarkEnd w:id="115"/>
    <w:p w:rsidR="00BB17A2" w:rsidRPr="00BB17A2" w:rsidRDefault="00BB17A2" w:rsidP="00BB17A2">
      <w:pPr>
        <w:pStyle w:val="EndNoteBibliography"/>
        <w:spacing w:after="0"/>
      </w:pPr>
    </w:p>
    <w:p w:rsidR="00BB17A2" w:rsidRPr="00BB17A2" w:rsidRDefault="00BB17A2" w:rsidP="00BB17A2">
      <w:pPr>
        <w:pStyle w:val="EndNoteBibliography"/>
      </w:pPr>
      <w:bookmarkStart w:id="116" w:name="_ENREF_71"/>
      <w:r w:rsidRPr="00BB17A2">
        <w:t xml:space="preserve">Mahdavi, S., Salehi, B., Amani, M., Granger, J. E., Brisco, B., Huang, W. and Hanson, A. 2017. Object-Based Classification of Wetlands in Newfoundland and Labrador Using Multi-Temporal PolSAR Data. </w:t>
      </w:r>
      <w:r w:rsidRPr="00BB17A2">
        <w:rPr>
          <w:i/>
        </w:rPr>
        <w:t>Canadian Journal of Remote Sensing</w:t>
      </w:r>
      <w:r w:rsidRPr="00BB17A2">
        <w:t>, Vol. No. 1-19.</w:t>
      </w:r>
    </w:p>
    <w:bookmarkEnd w:id="116"/>
    <w:p w:rsidR="00BB17A2" w:rsidRPr="00BB17A2" w:rsidRDefault="00BB17A2" w:rsidP="00BB17A2">
      <w:pPr>
        <w:pStyle w:val="EndNoteBibliography"/>
        <w:spacing w:after="0"/>
      </w:pPr>
    </w:p>
    <w:p w:rsidR="00BB17A2" w:rsidRPr="00BB17A2" w:rsidRDefault="00BB17A2" w:rsidP="00BB17A2">
      <w:pPr>
        <w:pStyle w:val="EndNoteBibliography"/>
      </w:pPr>
      <w:bookmarkStart w:id="117" w:name="_ENREF_72"/>
      <w:r w:rsidRPr="00BB17A2">
        <w:t xml:space="preserve">Mahdianpari, M., Salehi, B., Mohammadimanesh, F. and Motagh, M. 2017. Random forest wetland classification using ALOS-2 L-band, RADARSAT-2 C-band, and TerraSAR-X imagery. </w:t>
      </w:r>
      <w:r w:rsidRPr="00BB17A2">
        <w:rPr>
          <w:i/>
        </w:rPr>
        <w:t>ISPRS Journal of Photogrammetry and Remote Sensing</w:t>
      </w:r>
      <w:r w:rsidRPr="00BB17A2">
        <w:t>, Vol. 130, No. 13-31.</w:t>
      </w:r>
    </w:p>
    <w:bookmarkEnd w:id="117"/>
    <w:p w:rsidR="00BB17A2" w:rsidRPr="00BB17A2" w:rsidRDefault="00BB17A2" w:rsidP="00BB17A2">
      <w:pPr>
        <w:pStyle w:val="EndNoteBibliography"/>
        <w:spacing w:after="0"/>
      </w:pPr>
    </w:p>
    <w:p w:rsidR="00BB17A2" w:rsidRPr="00BB17A2" w:rsidRDefault="00BB17A2" w:rsidP="00BB17A2">
      <w:pPr>
        <w:pStyle w:val="EndNoteBibliography"/>
      </w:pPr>
      <w:bookmarkStart w:id="118" w:name="_ENREF_73"/>
      <w:r w:rsidRPr="00BB17A2">
        <w:t xml:space="preserve">Mahoney, C. and Hopkinson, C. 2017. Continental estimates of canopy gap fraction by active remote sensing. </w:t>
      </w:r>
      <w:r w:rsidRPr="00BB17A2">
        <w:rPr>
          <w:i/>
        </w:rPr>
        <w:t>Canadian Journal of Remote Sensing</w:t>
      </w:r>
      <w:r w:rsidRPr="00BB17A2">
        <w:t>, Vol. 43, No. 1-15.</w:t>
      </w:r>
    </w:p>
    <w:bookmarkEnd w:id="118"/>
    <w:p w:rsidR="00BB17A2" w:rsidRPr="00BB17A2" w:rsidRDefault="00BB17A2" w:rsidP="00BB17A2">
      <w:pPr>
        <w:pStyle w:val="EndNoteBibliography"/>
        <w:spacing w:after="0"/>
      </w:pPr>
    </w:p>
    <w:p w:rsidR="00BB17A2" w:rsidRPr="00BB17A2" w:rsidRDefault="00BB17A2" w:rsidP="00BB17A2">
      <w:pPr>
        <w:pStyle w:val="EndNoteBibliography"/>
      </w:pPr>
      <w:bookmarkStart w:id="119" w:name="_ENREF_74"/>
      <w:r w:rsidRPr="00BB17A2">
        <w:t xml:space="preserve">Mahoney, C., Hopkinson, C., Held, A. and Simard, M. 2016. Continental-Scale Canopy Height Modeling by Integrating National, Spaceborne, and Airborne LiDAR Data. </w:t>
      </w:r>
      <w:r w:rsidRPr="00BB17A2">
        <w:rPr>
          <w:i/>
        </w:rPr>
        <w:t>Canadian Journal of Remote Sensing</w:t>
      </w:r>
      <w:r w:rsidRPr="00BB17A2">
        <w:t>, Vol. No. 1-17.</w:t>
      </w:r>
    </w:p>
    <w:bookmarkEnd w:id="119"/>
    <w:p w:rsidR="00BB17A2" w:rsidRPr="00BB17A2" w:rsidRDefault="00BB17A2" w:rsidP="00BB17A2">
      <w:pPr>
        <w:pStyle w:val="EndNoteBibliography"/>
        <w:spacing w:after="0"/>
      </w:pPr>
    </w:p>
    <w:p w:rsidR="00BB17A2" w:rsidRPr="00BB17A2" w:rsidRDefault="00BB17A2" w:rsidP="00BB17A2">
      <w:pPr>
        <w:pStyle w:val="EndNoteBibliography"/>
      </w:pPr>
      <w:bookmarkStart w:id="120" w:name="_ENREF_75"/>
      <w:r w:rsidRPr="00BB17A2">
        <w:t xml:space="preserve">Manavalan, R., Rao, Y. S. and Krishna Mohan, B. 2017. Comparative flood area analysis of C-band VH, VV, and L-band HH polarizations SAR data. </w:t>
      </w:r>
      <w:r w:rsidRPr="00BB17A2">
        <w:rPr>
          <w:i/>
        </w:rPr>
        <w:t>International Journal of Remote Sensing</w:t>
      </w:r>
      <w:r w:rsidRPr="00BB17A2">
        <w:t>, Vol. 38, No. 16, 4645-4654.</w:t>
      </w:r>
    </w:p>
    <w:bookmarkEnd w:id="120"/>
    <w:p w:rsidR="00BB17A2" w:rsidRPr="00BB17A2" w:rsidRDefault="00BB17A2" w:rsidP="00BB17A2">
      <w:pPr>
        <w:pStyle w:val="EndNoteBibliography"/>
        <w:spacing w:after="0"/>
      </w:pPr>
    </w:p>
    <w:p w:rsidR="00BB17A2" w:rsidRPr="00BB17A2" w:rsidRDefault="00BB17A2" w:rsidP="00BB17A2">
      <w:pPr>
        <w:pStyle w:val="EndNoteBibliography"/>
      </w:pPr>
      <w:bookmarkStart w:id="121" w:name="_ENREF_76"/>
      <w:r w:rsidRPr="00BB17A2">
        <w:t xml:space="preserve">Marechal, C., Pottier, E., Hubert-Moy, L. and Rapinel, S. 2012. One year wetland survey investigations from quad-pol RADARSAT-2 time-series SAR images. </w:t>
      </w:r>
      <w:r w:rsidRPr="00BB17A2">
        <w:rPr>
          <w:i/>
        </w:rPr>
        <w:t>Canadian Journal of Remote Sensing</w:t>
      </w:r>
      <w:r w:rsidRPr="00BB17A2">
        <w:t>, Vol. 38, No. 3, 240-252.</w:t>
      </w:r>
    </w:p>
    <w:bookmarkEnd w:id="121"/>
    <w:p w:rsidR="00BB17A2" w:rsidRPr="00BB17A2" w:rsidRDefault="00BB17A2" w:rsidP="00BB17A2">
      <w:pPr>
        <w:pStyle w:val="EndNoteBibliography"/>
        <w:spacing w:after="0"/>
      </w:pPr>
    </w:p>
    <w:p w:rsidR="00BB17A2" w:rsidRPr="00BB17A2" w:rsidRDefault="00BB17A2" w:rsidP="00BB17A2">
      <w:pPr>
        <w:pStyle w:val="EndNoteBibliography"/>
      </w:pPr>
      <w:bookmarkStart w:id="122" w:name="_ENREF_77"/>
      <w:r w:rsidRPr="00BB17A2">
        <w:t xml:space="preserve">Martinez, J.-M. and Le Toan, T. 2007. Mapping of flood dynamics and spatial distribution of vegetation in the Amazon floodplain using multitemporal SAR data. </w:t>
      </w:r>
      <w:r w:rsidRPr="00BB17A2">
        <w:rPr>
          <w:i/>
        </w:rPr>
        <w:t>Remote Sensing of Environment</w:t>
      </w:r>
      <w:r w:rsidRPr="00BB17A2">
        <w:t>, Vol. 108, No. 3, 209-223.</w:t>
      </w:r>
    </w:p>
    <w:bookmarkEnd w:id="122"/>
    <w:p w:rsidR="00BB17A2" w:rsidRPr="00BB17A2" w:rsidRDefault="00BB17A2" w:rsidP="00BB17A2">
      <w:pPr>
        <w:pStyle w:val="EndNoteBibliography"/>
        <w:spacing w:after="0"/>
      </w:pPr>
    </w:p>
    <w:p w:rsidR="00BB17A2" w:rsidRPr="00BB17A2" w:rsidRDefault="00BB17A2" w:rsidP="00BB17A2">
      <w:pPr>
        <w:pStyle w:val="EndNoteBibliography"/>
      </w:pPr>
      <w:bookmarkStart w:id="123" w:name="_ENREF_78"/>
      <w:r w:rsidRPr="00BB17A2">
        <w:t xml:space="preserve">Martinis, S., Kuenzer, C., Wendleder, A., Huth, J., Twele, A., Roth, A. and Dech, S. 2015. Comparing four operational SAR-based water and flood detection approaches. </w:t>
      </w:r>
      <w:r w:rsidRPr="00BB17A2">
        <w:rPr>
          <w:i/>
        </w:rPr>
        <w:t>International Journal of Remote Sensing</w:t>
      </w:r>
      <w:r w:rsidRPr="00BB17A2">
        <w:t>, Vol. 36, No. 13, 3519-3543.</w:t>
      </w:r>
    </w:p>
    <w:bookmarkEnd w:id="123"/>
    <w:p w:rsidR="00BB17A2" w:rsidRPr="00BB17A2" w:rsidRDefault="00BB17A2" w:rsidP="00BB17A2">
      <w:pPr>
        <w:pStyle w:val="EndNoteBibliography"/>
        <w:spacing w:after="0"/>
      </w:pPr>
    </w:p>
    <w:p w:rsidR="00BB17A2" w:rsidRPr="00BB17A2" w:rsidRDefault="00BB17A2" w:rsidP="00BB17A2">
      <w:pPr>
        <w:pStyle w:val="EndNoteBibliography"/>
      </w:pPr>
      <w:bookmarkStart w:id="124" w:name="_ENREF_79"/>
      <w:r w:rsidRPr="00BB17A2">
        <w:t xml:space="preserve">Maxa, M. and Bolstad, P. 2009. Mapping Northern Wetlands with High Resolution Satellite Images and Lidar. </w:t>
      </w:r>
      <w:r w:rsidRPr="00BB17A2">
        <w:rPr>
          <w:i/>
        </w:rPr>
        <w:t>Wetlands</w:t>
      </w:r>
      <w:r w:rsidRPr="00BB17A2">
        <w:t>, Vol. 29, No. 1, 248-260.</w:t>
      </w:r>
    </w:p>
    <w:bookmarkEnd w:id="124"/>
    <w:p w:rsidR="00BB17A2" w:rsidRPr="00BB17A2" w:rsidRDefault="00BB17A2" w:rsidP="00BB17A2">
      <w:pPr>
        <w:pStyle w:val="EndNoteBibliography"/>
        <w:spacing w:after="0"/>
      </w:pPr>
    </w:p>
    <w:p w:rsidR="00BB17A2" w:rsidRPr="00BB17A2" w:rsidRDefault="00BB17A2" w:rsidP="00BB17A2">
      <w:pPr>
        <w:pStyle w:val="EndNoteBibliography"/>
      </w:pPr>
      <w:bookmarkStart w:id="125" w:name="_ENREF_80"/>
      <w:r w:rsidRPr="00BB17A2">
        <w:t xml:space="preserve">Means, J. E., Acker, S. A., Fitt, B. J., Renslow, M., Emerson, L. and Hendrix, C. J. 2000. Predicting forest stand characteristics with airborne scanning lidar. </w:t>
      </w:r>
      <w:r w:rsidRPr="00BB17A2">
        <w:rPr>
          <w:i/>
        </w:rPr>
        <w:t>Photogrammetric Engineering and Remote Sensing</w:t>
      </w:r>
      <w:r w:rsidRPr="00BB17A2">
        <w:t>, Vol. 66, No. 11, 1367-1371.</w:t>
      </w:r>
    </w:p>
    <w:bookmarkEnd w:id="125"/>
    <w:p w:rsidR="00BB17A2" w:rsidRPr="00BB17A2" w:rsidRDefault="00BB17A2" w:rsidP="00BB17A2">
      <w:pPr>
        <w:pStyle w:val="EndNoteBibliography"/>
        <w:spacing w:after="0"/>
      </w:pPr>
    </w:p>
    <w:p w:rsidR="00BB17A2" w:rsidRPr="00BB17A2" w:rsidRDefault="00BB17A2" w:rsidP="00BB17A2">
      <w:pPr>
        <w:pStyle w:val="EndNoteBibliography"/>
      </w:pPr>
      <w:bookmarkStart w:id="126" w:name="_ENREF_81"/>
      <w:r w:rsidRPr="00BB17A2">
        <w:t xml:space="preserve">Merchant, M. A., Adams, J. R., Berg, A. A., Baltzer, J. L., Quinton, W. L. and Chasmer, L. E. 2017. Contributions of C-Band SAR Data and Polarimetric Decompositions to Subarctic Boreal Peatland Mapping. </w:t>
      </w:r>
      <w:r w:rsidRPr="00BB17A2">
        <w:rPr>
          <w:i/>
        </w:rPr>
        <w:t>IEEE Journal of Selected Topics in Applied Earth Observations and Remote Sensing</w:t>
      </w:r>
      <w:r w:rsidRPr="00BB17A2">
        <w:t>, Vol. 10, No. 4, 1467-1482.</w:t>
      </w:r>
    </w:p>
    <w:bookmarkEnd w:id="126"/>
    <w:p w:rsidR="00BB17A2" w:rsidRPr="00BB17A2" w:rsidRDefault="00BB17A2" w:rsidP="00BB17A2">
      <w:pPr>
        <w:pStyle w:val="EndNoteBibliography"/>
        <w:spacing w:after="0"/>
      </w:pPr>
    </w:p>
    <w:p w:rsidR="00BB17A2" w:rsidRPr="00BB17A2" w:rsidRDefault="00BB17A2" w:rsidP="00BB17A2">
      <w:pPr>
        <w:pStyle w:val="EndNoteBibliography"/>
      </w:pPr>
      <w:bookmarkStart w:id="127" w:name="_ENREF_82"/>
      <w:r w:rsidRPr="00BB17A2">
        <w:t xml:space="preserve">Miliaresis, G. and Delikaraoglou, D. 2009. Effects of Percent Tree Canopy Density and DEM Misregistration on SRTM/NED Vegetation Height Estimates. </w:t>
      </w:r>
      <w:r w:rsidRPr="00BB17A2">
        <w:rPr>
          <w:i/>
        </w:rPr>
        <w:t>Remote Sensing</w:t>
      </w:r>
      <w:r w:rsidRPr="00BB17A2">
        <w:t>, Vol. 1, No. 2, 36.</w:t>
      </w:r>
    </w:p>
    <w:bookmarkEnd w:id="127"/>
    <w:p w:rsidR="00BB17A2" w:rsidRPr="00BB17A2" w:rsidRDefault="00BB17A2" w:rsidP="00BB17A2">
      <w:pPr>
        <w:pStyle w:val="EndNoteBibliography"/>
        <w:spacing w:after="0"/>
      </w:pPr>
    </w:p>
    <w:p w:rsidR="00BB17A2" w:rsidRPr="00BB17A2" w:rsidRDefault="00BB17A2" w:rsidP="00BB17A2">
      <w:pPr>
        <w:pStyle w:val="EndNoteBibliography"/>
      </w:pPr>
      <w:bookmarkStart w:id="128" w:name="_ENREF_83"/>
      <w:r w:rsidRPr="00BB17A2">
        <w:t xml:space="preserve">Millard, K. and Richardson, M. 2013. Wetland mapping with LiDAR derivatives, SAR polarimetric decompositions, and LiDAR–SAR fusion using a random forest classifier. </w:t>
      </w:r>
      <w:r w:rsidRPr="00BB17A2">
        <w:rPr>
          <w:i/>
        </w:rPr>
        <w:t>Canadian Journal of Remote Sensing</w:t>
      </w:r>
      <w:r w:rsidRPr="00BB17A2">
        <w:t>, Vol. 39, No. 4, 290-307.</w:t>
      </w:r>
    </w:p>
    <w:bookmarkEnd w:id="128"/>
    <w:p w:rsidR="00BB17A2" w:rsidRPr="00BB17A2" w:rsidRDefault="00BB17A2" w:rsidP="00BB17A2">
      <w:pPr>
        <w:pStyle w:val="EndNoteBibliography"/>
        <w:spacing w:after="0"/>
      </w:pPr>
    </w:p>
    <w:p w:rsidR="00BB17A2" w:rsidRPr="00BB17A2" w:rsidRDefault="00BB17A2" w:rsidP="00BB17A2">
      <w:pPr>
        <w:pStyle w:val="EndNoteBibliography"/>
      </w:pPr>
      <w:bookmarkStart w:id="129" w:name="_ENREF_84"/>
      <w:r w:rsidRPr="00BB17A2">
        <w:lastRenderedPageBreak/>
        <w:t xml:space="preserve">Miller, R. C. and Zedler, J. B. 2003. Responses of native and invasive wetland plants to hydroperiod and water depth. </w:t>
      </w:r>
      <w:r w:rsidRPr="00BB17A2">
        <w:rPr>
          <w:i/>
        </w:rPr>
        <w:t>Plant Ecology</w:t>
      </w:r>
      <w:r w:rsidRPr="00BB17A2">
        <w:t>, Vol. 167, No. 1, 57-69.</w:t>
      </w:r>
    </w:p>
    <w:bookmarkEnd w:id="129"/>
    <w:p w:rsidR="00BB17A2" w:rsidRPr="00BB17A2" w:rsidRDefault="00BB17A2" w:rsidP="00BB17A2">
      <w:pPr>
        <w:pStyle w:val="EndNoteBibliography"/>
        <w:spacing w:after="0"/>
      </w:pPr>
    </w:p>
    <w:p w:rsidR="00BB17A2" w:rsidRPr="00BB17A2" w:rsidRDefault="00BB17A2" w:rsidP="00BB17A2">
      <w:pPr>
        <w:pStyle w:val="EndNoteBibliography"/>
      </w:pPr>
      <w:bookmarkStart w:id="130" w:name="_ENREF_85"/>
      <w:r w:rsidRPr="00BB17A2">
        <w:t xml:space="preserve">Mitsch, W. and Gosselink, J. 2007. </w:t>
      </w:r>
      <w:r w:rsidRPr="00BB17A2">
        <w:rPr>
          <w:i/>
        </w:rPr>
        <w:t>Wetlands (4th Edition)</w:t>
      </w:r>
      <w:r w:rsidRPr="00BB17A2">
        <w:t>. John Wiley &amp; Sons, Inc., Hoboken, New Jersey, USA.</w:t>
      </w:r>
    </w:p>
    <w:bookmarkEnd w:id="130"/>
    <w:p w:rsidR="00BB17A2" w:rsidRPr="00BB17A2" w:rsidRDefault="00BB17A2" w:rsidP="00BB17A2">
      <w:pPr>
        <w:pStyle w:val="EndNoteBibliography"/>
        <w:spacing w:after="0"/>
      </w:pPr>
    </w:p>
    <w:p w:rsidR="00BB17A2" w:rsidRPr="00BB17A2" w:rsidRDefault="00BB17A2" w:rsidP="00BB17A2">
      <w:pPr>
        <w:pStyle w:val="EndNoteBibliography"/>
      </w:pPr>
      <w:bookmarkStart w:id="131" w:name="_ENREF_86"/>
      <w:r w:rsidRPr="00BB17A2">
        <w:t xml:space="preserve">Molijn, R. A., Lindenbergh, R. C. and Gunter, B. C. 2011. ICESat laser full waveform analysis for the classification of land cover types over the cryosphere. </w:t>
      </w:r>
      <w:r w:rsidRPr="00BB17A2">
        <w:rPr>
          <w:i/>
        </w:rPr>
        <w:t>International Journal of Remote Sensing</w:t>
      </w:r>
      <w:r w:rsidRPr="00BB17A2">
        <w:t>, Vol. 32, No. 23, 8799-8822.</w:t>
      </w:r>
    </w:p>
    <w:bookmarkEnd w:id="131"/>
    <w:p w:rsidR="00BB17A2" w:rsidRPr="00BB17A2" w:rsidRDefault="00BB17A2" w:rsidP="00BB17A2">
      <w:pPr>
        <w:pStyle w:val="EndNoteBibliography"/>
        <w:spacing w:after="0"/>
      </w:pPr>
    </w:p>
    <w:p w:rsidR="00BB17A2" w:rsidRPr="00BB17A2" w:rsidRDefault="00BB17A2" w:rsidP="00BB17A2">
      <w:pPr>
        <w:pStyle w:val="EndNoteBibliography"/>
      </w:pPr>
      <w:bookmarkStart w:id="132" w:name="_ENREF_87"/>
      <w:r w:rsidRPr="00BB17A2">
        <w:t xml:space="preserve">Mora, B., Wulder, M., White, J. and Hobart, G. 2013. Modeling Stand Height, Volume, and Biomass from Very High Spatial Resolution Satellite Imagery and Samples of Airborne LiDAR. </w:t>
      </w:r>
      <w:r w:rsidRPr="00BB17A2">
        <w:rPr>
          <w:i/>
        </w:rPr>
        <w:t>Remote Sensing</w:t>
      </w:r>
      <w:r w:rsidRPr="00BB17A2">
        <w:t>, Vol. 5, No. 5, 2308.</w:t>
      </w:r>
    </w:p>
    <w:bookmarkEnd w:id="132"/>
    <w:p w:rsidR="00BB17A2" w:rsidRPr="00BB17A2" w:rsidRDefault="00BB17A2" w:rsidP="00BB17A2">
      <w:pPr>
        <w:pStyle w:val="EndNoteBibliography"/>
        <w:spacing w:after="0"/>
      </w:pPr>
    </w:p>
    <w:p w:rsidR="00BB17A2" w:rsidRPr="00BB17A2" w:rsidRDefault="00BB17A2" w:rsidP="00BB17A2">
      <w:pPr>
        <w:pStyle w:val="EndNoteBibliography"/>
      </w:pPr>
      <w:bookmarkStart w:id="133" w:name="_ENREF_88"/>
      <w:r w:rsidRPr="00BB17A2">
        <w:t xml:space="preserve">Naiman, R. J., Pinay, G., Johnston, C. A. and Pastor, J. 1994. Beaver Influences on the Long-Term Biogeochemical Characteristics of Boreal Forest Drainage Networks. </w:t>
      </w:r>
      <w:r w:rsidRPr="00BB17A2">
        <w:rPr>
          <w:i/>
        </w:rPr>
        <w:t>Ecology</w:t>
      </w:r>
      <w:r w:rsidRPr="00BB17A2">
        <w:t>, Vol. 75, No. 4, 905-921.</w:t>
      </w:r>
    </w:p>
    <w:bookmarkEnd w:id="133"/>
    <w:p w:rsidR="00BB17A2" w:rsidRPr="00BB17A2" w:rsidRDefault="00BB17A2" w:rsidP="00BB17A2">
      <w:pPr>
        <w:pStyle w:val="EndNoteBibliography"/>
        <w:spacing w:after="0"/>
      </w:pPr>
    </w:p>
    <w:p w:rsidR="00BB17A2" w:rsidRPr="00BB17A2" w:rsidRDefault="00BB17A2" w:rsidP="00BB17A2">
      <w:pPr>
        <w:pStyle w:val="EndNoteBibliography"/>
      </w:pPr>
      <w:bookmarkStart w:id="134" w:name="_ENREF_89"/>
      <w:r w:rsidRPr="00BB17A2">
        <w:t xml:space="preserve">National Wetlands Working Group. 1997. </w:t>
      </w:r>
      <w:r w:rsidRPr="00BB17A2">
        <w:rPr>
          <w:i/>
        </w:rPr>
        <w:t>The Canadian Wetland Classification System, 2nd Edition</w:t>
      </w:r>
      <w:r w:rsidRPr="00BB17A2">
        <w:t>. Wetlands Research Centre, University of Waterloo, Waterloo, ON, Canada.</w:t>
      </w:r>
    </w:p>
    <w:bookmarkEnd w:id="134"/>
    <w:p w:rsidR="00BB17A2" w:rsidRPr="00BB17A2" w:rsidRDefault="00BB17A2" w:rsidP="00BB17A2">
      <w:pPr>
        <w:pStyle w:val="EndNoteBibliography"/>
        <w:spacing w:after="0"/>
      </w:pPr>
    </w:p>
    <w:p w:rsidR="00BB17A2" w:rsidRPr="00BB17A2" w:rsidRDefault="00BB17A2" w:rsidP="00BB17A2">
      <w:pPr>
        <w:pStyle w:val="EndNoteBibliography"/>
      </w:pPr>
      <w:bookmarkStart w:id="135" w:name="_ENREF_90"/>
      <w:r w:rsidRPr="00BB17A2">
        <w:t xml:space="preserve">Nico, G., Leva, D., Antonello, G. and Tarchi, D. 2004. Ground-based SAR interferometry for terrain mapping: theory and sensitivity analysis. </w:t>
      </w:r>
      <w:r w:rsidRPr="00BB17A2">
        <w:rPr>
          <w:i/>
        </w:rPr>
        <w:t>IEEE Transactions on Geoscience and Remote Sensing</w:t>
      </w:r>
      <w:r w:rsidRPr="00BB17A2">
        <w:t>, Vol. 42, No. 6, 1344-1350.</w:t>
      </w:r>
    </w:p>
    <w:bookmarkEnd w:id="135"/>
    <w:p w:rsidR="00BB17A2" w:rsidRPr="00BB17A2" w:rsidRDefault="00BB17A2" w:rsidP="00BB17A2">
      <w:pPr>
        <w:pStyle w:val="EndNoteBibliography"/>
        <w:spacing w:after="0"/>
      </w:pPr>
    </w:p>
    <w:p w:rsidR="00BB17A2" w:rsidRPr="00BB17A2" w:rsidRDefault="00BB17A2" w:rsidP="00BB17A2">
      <w:pPr>
        <w:pStyle w:val="EndNoteBibliography"/>
      </w:pPr>
      <w:bookmarkStart w:id="136" w:name="_ENREF_91"/>
      <w:r w:rsidRPr="00BB17A2">
        <w:t xml:space="preserve">Oberstadler, R., Hönsch, H. and Huth, D. 1997. Assessment of the mapping capabilities of ERS-1 SAR data for flood mapping: a case study in Germany. </w:t>
      </w:r>
      <w:r w:rsidRPr="00BB17A2">
        <w:rPr>
          <w:i/>
        </w:rPr>
        <w:t>Hydrological Processes</w:t>
      </w:r>
      <w:r w:rsidRPr="00BB17A2">
        <w:t>, Vol. 11, No. 10, 1415-1425.</w:t>
      </w:r>
    </w:p>
    <w:bookmarkEnd w:id="136"/>
    <w:p w:rsidR="00BB17A2" w:rsidRPr="00BB17A2" w:rsidRDefault="00BB17A2" w:rsidP="00BB17A2">
      <w:pPr>
        <w:pStyle w:val="EndNoteBibliography"/>
        <w:spacing w:after="0"/>
      </w:pPr>
    </w:p>
    <w:p w:rsidR="00BB17A2" w:rsidRPr="00BB17A2" w:rsidRDefault="00BB17A2" w:rsidP="00BB17A2">
      <w:pPr>
        <w:pStyle w:val="EndNoteBibliography"/>
      </w:pPr>
      <w:bookmarkStart w:id="137" w:name="_ENREF_92"/>
      <w:r w:rsidRPr="00BB17A2">
        <w:t xml:space="preserve">Ouchi, K. 2013. Recent Trend and Advance of Synthetic Aperture Radar with Selected Topics. </w:t>
      </w:r>
      <w:r w:rsidRPr="00BB17A2">
        <w:rPr>
          <w:i/>
        </w:rPr>
        <w:t>Remote Sensing</w:t>
      </w:r>
      <w:r w:rsidRPr="00BB17A2">
        <w:t>, Vol. 5, No. 2, 716.</w:t>
      </w:r>
    </w:p>
    <w:bookmarkEnd w:id="137"/>
    <w:p w:rsidR="00BB17A2" w:rsidRPr="00BB17A2" w:rsidRDefault="00BB17A2" w:rsidP="00BB17A2">
      <w:pPr>
        <w:pStyle w:val="EndNoteBibliography"/>
        <w:spacing w:after="0"/>
      </w:pPr>
    </w:p>
    <w:p w:rsidR="00BB17A2" w:rsidRPr="00BB17A2" w:rsidRDefault="00BB17A2" w:rsidP="00BB17A2">
      <w:pPr>
        <w:pStyle w:val="EndNoteBibliography"/>
      </w:pPr>
      <w:bookmarkStart w:id="138" w:name="_ENREF_93"/>
      <w:r w:rsidRPr="00BB17A2">
        <w:t xml:space="preserve">Ozesmi, S. L. and Bauer, M. E. 2002. Satellite remote sensing of wetlands. </w:t>
      </w:r>
      <w:r w:rsidRPr="00BB17A2">
        <w:rPr>
          <w:i/>
        </w:rPr>
        <w:t>Wetlands Ecology and Management</w:t>
      </w:r>
      <w:r w:rsidRPr="00BB17A2">
        <w:t>, Vol. 10, No. 5, 381-402.</w:t>
      </w:r>
    </w:p>
    <w:bookmarkEnd w:id="138"/>
    <w:p w:rsidR="00BB17A2" w:rsidRPr="00BB17A2" w:rsidRDefault="00BB17A2" w:rsidP="00BB17A2">
      <w:pPr>
        <w:pStyle w:val="EndNoteBibliography"/>
        <w:spacing w:after="0"/>
      </w:pPr>
    </w:p>
    <w:p w:rsidR="00BB17A2" w:rsidRPr="00BB17A2" w:rsidRDefault="00BB17A2" w:rsidP="00BB17A2">
      <w:pPr>
        <w:pStyle w:val="EndNoteBibliography"/>
      </w:pPr>
      <w:bookmarkStart w:id="139" w:name="_ENREF_94"/>
      <w:r w:rsidRPr="00BB17A2">
        <w:t xml:space="preserve">Partnership, A. N. 2017. </w:t>
      </w:r>
      <w:r w:rsidRPr="00BB17A2">
        <w:rPr>
          <w:i/>
        </w:rPr>
        <w:t>Alberta Weltand Mapping Standards Workshop Synopsis</w:t>
      </w:r>
      <w:r w:rsidRPr="00BB17A2">
        <w:t xml:space="preserve"> [online]. Available from [cited </w:t>
      </w:r>
    </w:p>
    <w:bookmarkEnd w:id="139"/>
    <w:p w:rsidR="00BB17A2" w:rsidRPr="00BB17A2" w:rsidRDefault="00BB17A2" w:rsidP="00BB17A2">
      <w:pPr>
        <w:pStyle w:val="EndNoteBibliography"/>
        <w:spacing w:after="0"/>
      </w:pPr>
    </w:p>
    <w:p w:rsidR="00BB17A2" w:rsidRPr="00BB17A2" w:rsidRDefault="00BB17A2" w:rsidP="00BB17A2">
      <w:pPr>
        <w:pStyle w:val="EndNoteBibliography"/>
      </w:pPr>
      <w:bookmarkStart w:id="140" w:name="_ENREF_95"/>
      <w:r w:rsidRPr="00BB17A2">
        <w:t xml:space="preserve">Petrone, R. M., Silins, U. and Devito, K. J. 2007. Dynamics of evapotranspiration from a riparian pond complex in the Western Boreal Forest, Alberta, Canada. </w:t>
      </w:r>
      <w:r w:rsidRPr="00BB17A2">
        <w:rPr>
          <w:i/>
        </w:rPr>
        <w:t>Hydrological Processes</w:t>
      </w:r>
      <w:r w:rsidRPr="00BB17A2">
        <w:t>, Vol. 21, No. 11, 1391-1401.</w:t>
      </w:r>
    </w:p>
    <w:bookmarkEnd w:id="140"/>
    <w:p w:rsidR="00BB17A2" w:rsidRPr="00BB17A2" w:rsidRDefault="00BB17A2" w:rsidP="00BB17A2">
      <w:pPr>
        <w:pStyle w:val="EndNoteBibliography"/>
        <w:spacing w:after="0"/>
      </w:pPr>
    </w:p>
    <w:p w:rsidR="00BB17A2" w:rsidRPr="00BB17A2" w:rsidRDefault="00BB17A2" w:rsidP="00BB17A2">
      <w:pPr>
        <w:pStyle w:val="EndNoteBibliography"/>
      </w:pPr>
      <w:bookmarkStart w:id="141" w:name="_ENREF_96"/>
      <w:r w:rsidRPr="00BB17A2">
        <w:t xml:space="preserve">Pham-Duc, B., Prigent, C. and Aires, F. 2017. Surface Water Monitoring within Cambodia and the Vietnamese Mekong Delta over a Year, with Sentinel-1 SAR Observations. </w:t>
      </w:r>
      <w:r w:rsidRPr="00BB17A2">
        <w:rPr>
          <w:i/>
        </w:rPr>
        <w:t>Water</w:t>
      </w:r>
      <w:r w:rsidRPr="00BB17A2">
        <w:t>, Vol. 9, No. 6, 366.</w:t>
      </w:r>
    </w:p>
    <w:bookmarkEnd w:id="141"/>
    <w:p w:rsidR="00BB17A2" w:rsidRPr="00BB17A2" w:rsidRDefault="00BB17A2" w:rsidP="00BB17A2">
      <w:pPr>
        <w:pStyle w:val="EndNoteBibliography"/>
        <w:spacing w:after="0"/>
      </w:pPr>
    </w:p>
    <w:p w:rsidR="00BB17A2" w:rsidRPr="00BB17A2" w:rsidRDefault="00BB17A2" w:rsidP="00BB17A2">
      <w:pPr>
        <w:pStyle w:val="EndNoteBibliography"/>
      </w:pPr>
      <w:bookmarkStart w:id="142" w:name="_ENREF_97"/>
      <w:r w:rsidRPr="00BB17A2">
        <w:t xml:space="preserve">Pope, K. O., Rejmankova, E., Paris, J. F. and Woodruff, R. 1997. Detecting seasonal flooding cycles in marshes of the Yucatan Peninsula with SIR-C polarimetric radar imagery. </w:t>
      </w:r>
      <w:r w:rsidRPr="00BB17A2">
        <w:rPr>
          <w:i/>
        </w:rPr>
        <w:t>Remote Sensing of Environment</w:t>
      </w:r>
      <w:r w:rsidRPr="00BB17A2">
        <w:t>, Vol. 59, No. 2, 157-166.</w:t>
      </w:r>
    </w:p>
    <w:bookmarkEnd w:id="142"/>
    <w:p w:rsidR="00BB17A2" w:rsidRPr="00BB17A2" w:rsidRDefault="00BB17A2" w:rsidP="00BB17A2">
      <w:pPr>
        <w:pStyle w:val="EndNoteBibliography"/>
        <w:spacing w:after="0"/>
      </w:pPr>
    </w:p>
    <w:p w:rsidR="00BB17A2" w:rsidRPr="00BB17A2" w:rsidRDefault="00BB17A2" w:rsidP="00BB17A2">
      <w:pPr>
        <w:pStyle w:val="EndNoteBibliography"/>
      </w:pPr>
      <w:bookmarkStart w:id="143" w:name="_ENREF_98"/>
      <w:r w:rsidRPr="00BB17A2">
        <w:t xml:space="preserve">Quinton, W. L., Hayashi, M. and Chasmer, L. E. 2009. Peatland Hydrology of Discontinuous Permafrost in the Northwest Territories: Overview and Synthesis. </w:t>
      </w:r>
      <w:r w:rsidRPr="00BB17A2">
        <w:rPr>
          <w:i/>
        </w:rPr>
        <w:t>Canadian Water Resources Journal / Revue canadienne des ressources hydriques</w:t>
      </w:r>
      <w:r w:rsidRPr="00BB17A2">
        <w:t>, Vol. 34, No. 4, 311-328.</w:t>
      </w:r>
    </w:p>
    <w:bookmarkEnd w:id="143"/>
    <w:p w:rsidR="00BB17A2" w:rsidRPr="00BB17A2" w:rsidRDefault="00BB17A2" w:rsidP="00BB17A2">
      <w:pPr>
        <w:pStyle w:val="EndNoteBibliography"/>
        <w:spacing w:after="0"/>
      </w:pPr>
    </w:p>
    <w:p w:rsidR="00BB17A2" w:rsidRPr="00BB17A2" w:rsidRDefault="00BB17A2" w:rsidP="00BB17A2">
      <w:pPr>
        <w:pStyle w:val="EndNoteBibliography"/>
      </w:pPr>
      <w:bookmarkStart w:id="144" w:name="_ENREF_99"/>
      <w:r w:rsidRPr="00BB17A2">
        <w:t xml:space="preserve">Ramsar. 2015. </w:t>
      </w:r>
      <w:r w:rsidRPr="00BB17A2">
        <w:rPr>
          <w:i/>
        </w:rPr>
        <w:t>Wetlands: The Hidden Resource for Climate Mitigation and Adaptation.</w:t>
      </w:r>
      <w:r w:rsidRPr="00BB17A2">
        <w:t xml:space="preserve"> [online]. Available from http://www.ramsar.org/news/wetlands-the-hidden-resource-for-climate-mitigation-and-adaptation [cited June 2017].</w:t>
      </w:r>
    </w:p>
    <w:bookmarkEnd w:id="144"/>
    <w:p w:rsidR="00BB17A2" w:rsidRPr="00BB17A2" w:rsidRDefault="00BB17A2" w:rsidP="00BB17A2">
      <w:pPr>
        <w:pStyle w:val="EndNoteBibliography"/>
        <w:spacing w:after="0"/>
      </w:pPr>
    </w:p>
    <w:p w:rsidR="00BB17A2" w:rsidRPr="00BB17A2" w:rsidRDefault="00BB17A2" w:rsidP="00BB17A2">
      <w:pPr>
        <w:pStyle w:val="EndNoteBibliography"/>
      </w:pPr>
      <w:bookmarkStart w:id="145" w:name="_ENREF_100"/>
      <w:r w:rsidRPr="00BB17A2">
        <w:t xml:space="preserve">Riordan, B., Verbyla, D. and McGuire, A. D. 2006. Shrinking ponds in subarctic Alaska based on 1950–2002 remotely sensed images. </w:t>
      </w:r>
      <w:r w:rsidRPr="00BB17A2">
        <w:rPr>
          <w:i/>
        </w:rPr>
        <w:t>Journal of Geophysical Research: Biogeosciences</w:t>
      </w:r>
      <w:r w:rsidRPr="00BB17A2">
        <w:t>, Vol. 111, No. G4, 1-11.</w:t>
      </w:r>
    </w:p>
    <w:bookmarkEnd w:id="145"/>
    <w:p w:rsidR="00BB17A2" w:rsidRPr="00BB17A2" w:rsidRDefault="00BB17A2" w:rsidP="00BB17A2">
      <w:pPr>
        <w:pStyle w:val="EndNoteBibliography"/>
        <w:spacing w:after="0"/>
      </w:pPr>
    </w:p>
    <w:p w:rsidR="00BB17A2" w:rsidRPr="00BB17A2" w:rsidRDefault="00BB17A2" w:rsidP="00BB17A2">
      <w:pPr>
        <w:pStyle w:val="EndNoteBibliography"/>
      </w:pPr>
      <w:bookmarkStart w:id="146" w:name="_ENREF_101"/>
      <w:r w:rsidRPr="00BB17A2">
        <w:t xml:space="preserve">Roller, N. E. G. 1977. </w:t>
      </w:r>
      <w:r w:rsidRPr="00BB17A2">
        <w:rPr>
          <w:i/>
        </w:rPr>
        <w:t>Remote Sensing of Wetlands</w:t>
      </w:r>
      <w:r w:rsidRPr="00BB17A2">
        <w:t>. NASA, [online] available from: https://ntrs.nasa.gov/search.jsp?R=19770019644. Report No. NASA-CR-153282.</w:t>
      </w:r>
    </w:p>
    <w:bookmarkEnd w:id="146"/>
    <w:p w:rsidR="00BB17A2" w:rsidRPr="00BB17A2" w:rsidRDefault="00BB17A2" w:rsidP="00BB17A2">
      <w:pPr>
        <w:pStyle w:val="EndNoteBibliography"/>
        <w:spacing w:after="0"/>
      </w:pPr>
    </w:p>
    <w:p w:rsidR="00BB17A2" w:rsidRPr="00BB17A2" w:rsidRDefault="00BB17A2" w:rsidP="00BB17A2">
      <w:pPr>
        <w:pStyle w:val="EndNoteBibliography"/>
      </w:pPr>
      <w:bookmarkStart w:id="147" w:name="_ENREF_102"/>
      <w:r w:rsidRPr="00BB17A2">
        <w:t xml:space="preserve">Roulet, N. T. 2000. Peatlands, Carbon Storage, Greenhouse Gases, and the Kyoto Protocol: Prospects and Significance for Canada. </w:t>
      </w:r>
      <w:r w:rsidRPr="00BB17A2">
        <w:rPr>
          <w:i/>
        </w:rPr>
        <w:t>Wetlands</w:t>
      </w:r>
      <w:r w:rsidRPr="00BB17A2">
        <w:t>, Vol. 20, No. 4, 605-615.</w:t>
      </w:r>
    </w:p>
    <w:bookmarkEnd w:id="147"/>
    <w:p w:rsidR="00BB17A2" w:rsidRPr="00BB17A2" w:rsidRDefault="00BB17A2" w:rsidP="00BB17A2">
      <w:pPr>
        <w:pStyle w:val="EndNoteBibliography"/>
        <w:spacing w:after="0"/>
      </w:pPr>
    </w:p>
    <w:p w:rsidR="00BB17A2" w:rsidRPr="00BB17A2" w:rsidRDefault="00BB17A2" w:rsidP="00BB17A2">
      <w:pPr>
        <w:pStyle w:val="EndNoteBibliography"/>
      </w:pPr>
      <w:bookmarkStart w:id="148" w:name="_ENREF_103"/>
      <w:r w:rsidRPr="00BB17A2">
        <w:t xml:space="preserve">Russi, D., ten Brink, P., Farmer, A., Badura, T., Coates, D., Förster, J., Kumar, R. and Davidson, N. 2013. </w:t>
      </w:r>
      <w:r w:rsidRPr="00BB17A2">
        <w:rPr>
          <w:i/>
        </w:rPr>
        <w:t>The economics of ecosystems and biodiversity for water and wetlands</w:t>
      </w:r>
      <w:r w:rsidRPr="00BB17A2">
        <w:t>. G. Ramsar Secretariat, IEEP, London and Brussels. Report No. Final Consultation Draft.</w:t>
      </w:r>
    </w:p>
    <w:bookmarkEnd w:id="148"/>
    <w:p w:rsidR="00BB17A2" w:rsidRPr="00BB17A2" w:rsidRDefault="00BB17A2" w:rsidP="00BB17A2">
      <w:pPr>
        <w:pStyle w:val="EndNoteBibliography"/>
        <w:spacing w:after="0"/>
      </w:pPr>
    </w:p>
    <w:p w:rsidR="00BB17A2" w:rsidRPr="00BB17A2" w:rsidRDefault="00BB17A2" w:rsidP="00BB17A2">
      <w:pPr>
        <w:pStyle w:val="EndNoteBibliography"/>
      </w:pPr>
      <w:bookmarkStart w:id="149" w:name="_ENREF_104"/>
      <w:r w:rsidRPr="00BB17A2">
        <w:t xml:space="preserve">Sass, G. Z., Creed, I. F., Bayley, S. E. and Devito, K. J. 2007. Understanding variation in trophic status of lakes on the Boreal Plain: A 20 year retrospective using Landsat TM imagery. </w:t>
      </w:r>
      <w:r w:rsidRPr="00BB17A2">
        <w:rPr>
          <w:i/>
        </w:rPr>
        <w:t>Remote Sensing of Environment</w:t>
      </w:r>
      <w:r w:rsidRPr="00BB17A2">
        <w:t>, Vol. 109, No. 2, 127-141.</w:t>
      </w:r>
    </w:p>
    <w:bookmarkEnd w:id="149"/>
    <w:p w:rsidR="00BB17A2" w:rsidRPr="00BB17A2" w:rsidRDefault="00BB17A2" w:rsidP="00BB17A2">
      <w:pPr>
        <w:pStyle w:val="EndNoteBibliography"/>
        <w:spacing w:after="0"/>
      </w:pPr>
    </w:p>
    <w:p w:rsidR="00BB17A2" w:rsidRPr="00BB17A2" w:rsidRDefault="00BB17A2" w:rsidP="00BB17A2">
      <w:pPr>
        <w:pStyle w:val="EndNoteBibliography"/>
      </w:pPr>
      <w:bookmarkStart w:id="150" w:name="_ENREF_105"/>
      <w:r w:rsidRPr="00BB17A2">
        <w:t xml:space="preserve">Scheuchl, B., Flett, D., Caves, R. and Cumming, I. 2004. Potential of RADARSAT-2 data for operational sea ice monitoring. </w:t>
      </w:r>
      <w:r w:rsidRPr="00BB17A2">
        <w:rPr>
          <w:i/>
        </w:rPr>
        <w:t>Canadian Journal of Remote Sensing</w:t>
      </w:r>
      <w:r w:rsidRPr="00BB17A2">
        <w:t>, Vol. 30, No. 3, 448-461.</w:t>
      </w:r>
    </w:p>
    <w:bookmarkEnd w:id="150"/>
    <w:p w:rsidR="00BB17A2" w:rsidRPr="00BB17A2" w:rsidRDefault="00BB17A2" w:rsidP="00BB17A2">
      <w:pPr>
        <w:pStyle w:val="EndNoteBibliography"/>
        <w:spacing w:after="0"/>
      </w:pPr>
    </w:p>
    <w:p w:rsidR="00BB17A2" w:rsidRPr="00BB17A2" w:rsidRDefault="00BB17A2" w:rsidP="00BB17A2">
      <w:pPr>
        <w:pStyle w:val="EndNoteBibliography"/>
      </w:pPr>
      <w:bookmarkStart w:id="151" w:name="_ENREF_106"/>
      <w:r w:rsidRPr="00BB17A2">
        <w:t xml:space="preserve">Schmitt, A. and Brisco, B. 2013. Wetland Monitoring Using the Curvelet-Based Change Detection Method on Polarimetric SAR Imagery. </w:t>
      </w:r>
      <w:r w:rsidRPr="00BB17A2">
        <w:rPr>
          <w:i/>
        </w:rPr>
        <w:t>Water</w:t>
      </w:r>
      <w:r w:rsidRPr="00BB17A2">
        <w:t>, Vol. 5, No. 3, 1036.</w:t>
      </w:r>
    </w:p>
    <w:bookmarkEnd w:id="151"/>
    <w:p w:rsidR="00BB17A2" w:rsidRPr="00BB17A2" w:rsidRDefault="00BB17A2" w:rsidP="00BB17A2">
      <w:pPr>
        <w:pStyle w:val="EndNoteBibliography"/>
        <w:spacing w:after="0"/>
      </w:pPr>
    </w:p>
    <w:p w:rsidR="00BB17A2" w:rsidRPr="00BB17A2" w:rsidRDefault="00BB17A2" w:rsidP="00BB17A2">
      <w:pPr>
        <w:pStyle w:val="EndNoteBibliography"/>
      </w:pPr>
      <w:bookmarkStart w:id="152" w:name="_ENREF_107"/>
      <w:r w:rsidRPr="00BB17A2">
        <w:t xml:space="preserve">Sethre, P. R., Rundquist, B. C. and Todhunter, P. E. 2005. Remote Detection of Prairie Pothole Ponds in the Devils Lake Basin, North Dakota. </w:t>
      </w:r>
      <w:r w:rsidRPr="00BB17A2">
        <w:rPr>
          <w:i/>
        </w:rPr>
        <w:t>GIScience &amp; Remote Sensing</w:t>
      </w:r>
      <w:r w:rsidRPr="00BB17A2">
        <w:t>, Vol. 42, No. 4, 277-296.</w:t>
      </w:r>
    </w:p>
    <w:bookmarkEnd w:id="152"/>
    <w:p w:rsidR="00BB17A2" w:rsidRPr="00BB17A2" w:rsidRDefault="00BB17A2" w:rsidP="00BB17A2">
      <w:pPr>
        <w:pStyle w:val="EndNoteBibliography"/>
        <w:spacing w:after="0"/>
      </w:pPr>
    </w:p>
    <w:p w:rsidR="00BB17A2" w:rsidRPr="00BB17A2" w:rsidRDefault="00BB17A2" w:rsidP="00BB17A2">
      <w:pPr>
        <w:pStyle w:val="EndNoteBibliography"/>
      </w:pPr>
      <w:bookmarkStart w:id="153" w:name="_ENREF_108"/>
      <w:r w:rsidRPr="00BB17A2">
        <w:t xml:space="preserve">Smith, K., Smith, C., Forest, S. and Richard, A. 2007. </w:t>
      </w:r>
      <w:r w:rsidRPr="00BB17A2">
        <w:rPr>
          <w:i/>
        </w:rPr>
        <w:t>A Field Guide to the Wetlands of the Boreal Plains Ecozone of Canada</w:t>
      </w:r>
      <w:r w:rsidRPr="00BB17A2">
        <w:t>. D. U. Canada, Edmonton, alberta, Canada. Report No. 1.0.</w:t>
      </w:r>
    </w:p>
    <w:bookmarkEnd w:id="153"/>
    <w:p w:rsidR="00BB17A2" w:rsidRPr="00BB17A2" w:rsidRDefault="00BB17A2" w:rsidP="00BB17A2">
      <w:pPr>
        <w:pStyle w:val="EndNoteBibliography"/>
        <w:spacing w:after="0"/>
      </w:pPr>
    </w:p>
    <w:p w:rsidR="00BB17A2" w:rsidRPr="00BB17A2" w:rsidRDefault="00BB17A2" w:rsidP="00BB17A2">
      <w:pPr>
        <w:pStyle w:val="EndNoteBibliography"/>
      </w:pPr>
      <w:bookmarkStart w:id="154" w:name="_ENREF_109"/>
      <w:r w:rsidRPr="00BB17A2">
        <w:lastRenderedPageBreak/>
        <w:t xml:space="preserve">Soil Classification Working Group. 1998. </w:t>
      </w:r>
      <w:r w:rsidRPr="00BB17A2">
        <w:rPr>
          <w:i/>
        </w:rPr>
        <w:t>The Canadian System of Soil Classification (3rd Edition)</w:t>
      </w:r>
      <w:r w:rsidRPr="00BB17A2">
        <w:t>. Agriculture and Agri-Food Canada, Publ. 1646 (Revised), Ottawa, Ontario, Canada.</w:t>
      </w:r>
    </w:p>
    <w:bookmarkEnd w:id="154"/>
    <w:p w:rsidR="00BB17A2" w:rsidRPr="00BB17A2" w:rsidRDefault="00BB17A2" w:rsidP="00BB17A2">
      <w:pPr>
        <w:pStyle w:val="EndNoteBibliography"/>
        <w:spacing w:after="0"/>
      </w:pPr>
    </w:p>
    <w:p w:rsidR="00BB17A2" w:rsidRPr="00BB17A2" w:rsidRDefault="00BB17A2" w:rsidP="00BB17A2">
      <w:pPr>
        <w:pStyle w:val="EndNoteBibliography"/>
      </w:pPr>
      <w:bookmarkStart w:id="155" w:name="_ENREF_110"/>
      <w:r w:rsidRPr="00BB17A2">
        <w:t xml:space="preserve">Stewart, R. and Kantrud, H. 1971. </w:t>
      </w:r>
      <w:r w:rsidRPr="00BB17A2">
        <w:rPr>
          <w:i/>
        </w:rPr>
        <w:t>Classification of natural ponds and lakes in the glaciated prairie region</w:t>
      </w:r>
      <w:r w:rsidRPr="00BB17A2">
        <w:t>. U. S. F. a. W. S. Bureau of Sport Fisheries and Wildlife, Washington D.C., USA. Report No. Resource Publication 92.</w:t>
      </w:r>
    </w:p>
    <w:bookmarkEnd w:id="155"/>
    <w:p w:rsidR="00BB17A2" w:rsidRPr="00BB17A2" w:rsidRDefault="00BB17A2" w:rsidP="00BB17A2">
      <w:pPr>
        <w:pStyle w:val="EndNoteBibliography"/>
        <w:spacing w:after="0"/>
      </w:pPr>
    </w:p>
    <w:p w:rsidR="00BB17A2" w:rsidRPr="00BB17A2" w:rsidRDefault="00BB17A2" w:rsidP="00BB17A2">
      <w:pPr>
        <w:pStyle w:val="EndNoteBibliography"/>
      </w:pPr>
      <w:bookmarkStart w:id="156" w:name="_ENREF_111"/>
      <w:r w:rsidRPr="00BB17A2">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BB17A2">
        <w:rPr>
          <w:i/>
        </w:rPr>
        <w:t>Remote Sensing of Environment</w:t>
      </w:r>
      <w:r w:rsidRPr="00BB17A2">
        <w:t>, Vol. 89, No. 3, 281-308.</w:t>
      </w:r>
    </w:p>
    <w:bookmarkEnd w:id="156"/>
    <w:p w:rsidR="00BB17A2" w:rsidRPr="00BB17A2" w:rsidRDefault="00BB17A2" w:rsidP="00BB17A2">
      <w:pPr>
        <w:pStyle w:val="EndNoteBibliography"/>
        <w:spacing w:after="0"/>
      </w:pPr>
    </w:p>
    <w:p w:rsidR="00BB17A2" w:rsidRPr="00BB17A2" w:rsidRDefault="00BB17A2" w:rsidP="00BB17A2">
      <w:pPr>
        <w:pStyle w:val="EndNoteBibliography"/>
      </w:pPr>
      <w:bookmarkStart w:id="157" w:name="_ENREF_112"/>
      <w:r w:rsidRPr="00BB17A2">
        <w:t xml:space="preserve">Sun, G., Ranson, K. J., Kimes, D. S., Blair, J. B. and Kovacs, K. 2008. Forest vertical structure from GLAS: An evaluation using LVIS and SRTM data. </w:t>
      </w:r>
      <w:r w:rsidRPr="00BB17A2">
        <w:rPr>
          <w:i/>
        </w:rPr>
        <w:t>Remote Sensing of Environment</w:t>
      </w:r>
      <w:r w:rsidRPr="00BB17A2">
        <w:t>, Vol. 112, No. 1, 107-117.</w:t>
      </w:r>
    </w:p>
    <w:bookmarkEnd w:id="157"/>
    <w:p w:rsidR="00BB17A2" w:rsidRPr="00BB17A2" w:rsidRDefault="00BB17A2" w:rsidP="00BB17A2">
      <w:pPr>
        <w:pStyle w:val="EndNoteBibliography"/>
        <w:spacing w:after="0"/>
      </w:pPr>
    </w:p>
    <w:p w:rsidR="00BB17A2" w:rsidRPr="00BB17A2" w:rsidRDefault="00BB17A2" w:rsidP="00BB17A2">
      <w:pPr>
        <w:pStyle w:val="EndNoteBibliography"/>
      </w:pPr>
      <w:bookmarkStart w:id="158" w:name="_ENREF_113"/>
      <w:r w:rsidRPr="00BB17A2">
        <w:t xml:space="preserve">Tarnocai, C. 2009. The Impact of Climate Change on Canadian Peatlands. </w:t>
      </w:r>
      <w:r w:rsidRPr="00BB17A2">
        <w:rPr>
          <w:i/>
        </w:rPr>
        <w:t>Canadian Water Resources Journal / Revue canadienne des ressources hydriques</w:t>
      </w:r>
      <w:r w:rsidRPr="00BB17A2">
        <w:t>, Vol. 34, No. 4, 453-466.</w:t>
      </w:r>
    </w:p>
    <w:bookmarkEnd w:id="158"/>
    <w:p w:rsidR="00BB17A2" w:rsidRPr="00BB17A2" w:rsidRDefault="00BB17A2" w:rsidP="00BB17A2">
      <w:pPr>
        <w:pStyle w:val="EndNoteBibliography"/>
        <w:spacing w:after="0"/>
      </w:pPr>
    </w:p>
    <w:p w:rsidR="00BB17A2" w:rsidRPr="00BB17A2" w:rsidRDefault="00BB17A2" w:rsidP="00BB17A2">
      <w:pPr>
        <w:pStyle w:val="EndNoteBibliography"/>
      </w:pPr>
      <w:bookmarkStart w:id="159" w:name="_ENREF_114"/>
      <w:r w:rsidRPr="00BB17A2">
        <w:t xml:space="preserve">Taylor, A. R. D., Howard, G. W. and Begg, G. W. 1995. Developing Wetland Inventories in Southern Africa: A Review. </w:t>
      </w:r>
      <w:r w:rsidRPr="00BB17A2">
        <w:rPr>
          <w:i/>
        </w:rPr>
        <w:t>Vegetatio</w:t>
      </w:r>
      <w:r w:rsidRPr="00BB17A2">
        <w:t>, Vol. 118, No. 1/2, 57-79.</w:t>
      </w:r>
    </w:p>
    <w:bookmarkEnd w:id="159"/>
    <w:p w:rsidR="00BB17A2" w:rsidRPr="00BB17A2" w:rsidRDefault="00BB17A2" w:rsidP="00BB17A2">
      <w:pPr>
        <w:pStyle w:val="EndNoteBibliography"/>
        <w:spacing w:after="0"/>
      </w:pPr>
    </w:p>
    <w:p w:rsidR="00BB17A2" w:rsidRPr="00BB17A2" w:rsidRDefault="00BB17A2" w:rsidP="00BB17A2">
      <w:pPr>
        <w:pStyle w:val="EndNoteBibliography"/>
      </w:pPr>
      <w:bookmarkStart w:id="160" w:name="_ENREF_115"/>
      <w:r w:rsidRPr="00BB17A2">
        <w:t xml:space="preserve">Thompson, A. A. 2015. Overview of the RADARSAT Constellation Mission. </w:t>
      </w:r>
      <w:r w:rsidRPr="00BB17A2">
        <w:rPr>
          <w:i/>
        </w:rPr>
        <w:t>Canadian Journal of Remote Sensing</w:t>
      </w:r>
      <w:r w:rsidRPr="00BB17A2">
        <w:t>, Vol. 41, No. 5, 401-407.</w:t>
      </w:r>
    </w:p>
    <w:bookmarkEnd w:id="160"/>
    <w:p w:rsidR="00BB17A2" w:rsidRPr="00BB17A2" w:rsidRDefault="00BB17A2" w:rsidP="00BB17A2">
      <w:pPr>
        <w:pStyle w:val="EndNoteBibliography"/>
        <w:spacing w:after="0"/>
      </w:pPr>
    </w:p>
    <w:p w:rsidR="00BB17A2" w:rsidRPr="00BB17A2" w:rsidRDefault="00BB17A2" w:rsidP="00BB17A2">
      <w:pPr>
        <w:pStyle w:val="EndNoteBibliography"/>
      </w:pPr>
      <w:bookmarkStart w:id="161" w:name="_ENREF_116"/>
      <w:r w:rsidRPr="00BB17A2">
        <w:t xml:space="preserve">Touzi, R., Boerner, W. M., Lee, J. S. and Lueneburg, E. 2004. A review of polarimetry in the context of synthetic aperture radar: concepts and information extraction. </w:t>
      </w:r>
      <w:r w:rsidRPr="00BB17A2">
        <w:rPr>
          <w:i/>
        </w:rPr>
        <w:t>Canadian Journal of Remote Sensing</w:t>
      </w:r>
      <w:r w:rsidRPr="00BB17A2">
        <w:t>, Vol. 30, No. 3, 380-407.</w:t>
      </w:r>
    </w:p>
    <w:bookmarkEnd w:id="161"/>
    <w:p w:rsidR="00BB17A2" w:rsidRPr="00BB17A2" w:rsidRDefault="00BB17A2" w:rsidP="00BB17A2">
      <w:pPr>
        <w:pStyle w:val="EndNoteBibliography"/>
        <w:spacing w:after="0"/>
      </w:pPr>
    </w:p>
    <w:p w:rsidR="00BB17A2" w:rsidRPr="00BB17A2" w:rsidRDefault="00BB17A2" w:rsidP="00BB17A2">
      <w:pPr>
        <w:pStyle w:val="EndNoteBibliography"/>
      </w:pPr>
      <w:bookmarkStart w:id="162" w:name="_ENREF_117"/>
      <w:r w:rsidRPr="00BB17A2">
        <w:t xml:space="preserve">Touzi, R., Deschamps, A. and Rother, G. 2007. Wetland characterization using polarimetric RADARSAT-2 capability. </w:t>
      </w:r>
      <w:r w:rsidRPr="00BB17A2">
        <w:rPr>
          <w:i/>
        </w:rPr>
        <w:t>Canadian Journal of Remote Sensing</w:t>
      </w:r>
      <w:r w:rsidRPr="00BB17A2">
        <w:t>, Vol. 33, No. sup1, S56-S67.</w:t>
      </w:r>
    </w:p>
    <w:bookmarkEnd w:id="162"/>
    <w:p w:rsidR="00BB17A2" w:rsidRPr="00BB17A2" w:rsidRDefault="00BB17A2" w:rsidP="00BB17A2">
      <w:pPr>
        <w:pStyle w:val="EndNoteBibliography"/>
        <w:spacing w:after="0"/>
      </w:pPr>
    </w:p>
    <w:p w:rsidR="00BB17A2" w:rsidRPr="00BB17A2" w:rsidRDefault="00BB17A2" w:rsidP="00BB17A2">
      <w:pPr>
        <w:pStyle w:val="EndNoteBibliography"/>
      </w:pPr>
      <w:bookmarkStart w:id="163" w:name="_ENREF_118"/>
      <w:r w:rsidRPr="00BB17A2">
        <w:t xml:space="preserve">Townsend, P. A. 2001. Mapping seasonal flooding in forested wetlands using multi-temporal Radarsat SAR. </w:t>
      </w:r>
      <w:r w:rsidRPr="00BB17A2">
        <w:rPr>
          <w:i/>
        </w:rPr>
        <w:t>Photogrammetric engineering and remote sensing</w:t>
      </w:r>
      <w:r w:rsidRPr="00BB17A2">
        <w:t>, Vol. 67, No. 7, 857-864.</w:t>
      </w:r>
    </w:p>
    <w:bookmarkEnd w:id="163"/>
    <w:p w:rsidR="00BB17A2" w:rsidRPr="00BB17A2" w:rsidRDefault="00BB17A2" w:rsidP="00BB17A2">
      <w:pPr>
        <w:pStyle w:val="EndNoteBibliography"/>
        <w:spacing w:after="0"/>
      </w:pPr>
    </w:p>
    <w:p w:rsidR="00BB17A2" w:rsidRPr="00BB17A2" w:rsidRDefault="00BB17A2" w:rsidP="00BB17A2">
      <w:pPr>
        <w:pStyle w:val="EndNoteBibliography"/>
      </w:pPr>
      <w:bookmarkStart w:id="164" w:name="_ENREF_119"/>
      <w:r w:rsidRPr="00BB17A2">
        <w:t xml:space="preserve">Townsend, P. A. 2002. Relationships between forest structure and the detection of flood inundation in forested wetlands using C-band SAR. </w:t>
      </w:r>
      <w:r w:rsidRPr="00BB17A2">
        <w:rPr>
          <w:i/>
        </w:rPr>
        <w:t>International Journal of Remote Sensing</w:t>
      </w:r>
      <w:r w:rsidRPr="00BB17A2">
        <w:t>, Vol. 23, No. 3, 443-460.</w:t>
      </w:r>
    </w:p>
    <w:bookmarkEnd w:id="164"/>
    <w:p w:rsidR="00BB17A2" w:rsidRPr="00BB17A2" w:rsidRDefault="00BB17A2" w:rsidP="00BB17A2">
      <w:pPr>
        <w:pStyle w:val="EndNoteBibliography"/>
        <w:spacing w:after="0"/>
      </w:pPr>
    </w:p>
    <w:p w:rsidR="00BB17A2" w:rsidRPr="00BB17A2" w:rsidRDefault="00BB17A2" w:rsidP="00BB17A2">
      <w:pPr>
        <w:pStyle w:val="EndNoteBibliography"/>
      </w:pPr>
      <w:bookmarkStart w:id="165" w:name="_ENREF_120"/>
      <w:r w:rsidRPr="00BB17A2">
        <w:t xml:space="preserve">Töyrä, J., Pietroniro, A. and Martz, L. W. 2001. Multisensor Hydrologic Assessment of a Freshwater Wetland. </w:t>
      </w:r>
      <w:r w:rsidRPr="00BB17A2">
        <w:rPr>
          <w:i/>
        </w:rPr>
        <w:t>Remote Sensing of Environment</w:t>
      </w:r>
      <w:r w:rsidRPr="00BB17A2">
        <w:t>, Vol. 75, No. 2, 162-173.</w:t>
      </w:r>
    </w:p>
    <w:bookmarkEnd w:id="165"/>
    <w:p w:rsidR="00BB17A2" w:rsidRPr="00BB17A2" w:rsidRDefault="00BB17A2" w:rsidP="00BB17A2">
      <w:pPr>
        <w:pStyle w:val="EndNoteBibliography"/>
        <w:spacing w:after="0"/>
      </w:pPr>
    </w:p>
    <w:p w:rsidR="00BB17A2" w:rsidRPr="00BB17A2" w:rsidRDefault="00BB17A2" w:rsidP="00BB17A2">
      <w:pPr>
        <w:pStyle w:val="EndNoteBibliography"/>
      </w:pPr>
      <w:bookmarkStart w:id="166" w:name="_ENREF_121"/>
      <w:r w:rsidRPr="00BB17A2">
        <w:lastRenderedPageBreak/>
        <w:t xml:space="preserve">Ustin, S. L., Wessman, C. A., Curtis, B., Kasischke, E., Way, J. and Vanderbilt, V. C. 1991. Opportunities for Using the EOS Imaging Spectrometers and Synthetic Aperture Radar in Ecological Models. </w:t>
      </w:r>
      <w:r w:rsidRPr="00BB17A2">
        <w:rPr>
          <w:i/>
        </w:rPr>
        <w:t>Ecology</w:t>
      </w:r>
      <w:r w:rsidRPr="00BB17A2">
        <w:t>, Vol. 72, No. 6, 1934-1945.</w:t>
      </w:r>
    </w:p>
    <w:bookmarkEnd w:id="166"/>
    <w:p w:rsidR="00BB17A2" w:rsidRPr="00BB17A2" w:rsidRDefault="00BB17A2" w:rsidP="00BB17A2">
      <w:pPr>
        <w:pStyle w:val="EndNoteBibliography"/>
        <w:spacing w:after="0"/>
      </w:pPr>
    </w:p>
    <w:p w:rsidR="00BB17A2" w:rsidRPr="00BB17A2" w:rsidRDefault="00BB17A2" w:rsidP="00BB17A2">
      <w:pPr>
        <w:pStyle w:val="EndNoteBibliography"/>
      </w:pPr>
      <w:bookmarkStart w:id="167" w:name="_ENREF_122"/>
      <w:r w:rsidRPr="00BB17A2">
        <w:t xml:space="preserve">Vachon, P. W. and Wolfe, J. 2011. C-Band Cross-Polarization Wind Speed Retrieval. </w:t>
      </w:r>
      <w:r w:rsidRPr="00BB17A2">
        <w:rPr>
          <w:i/>
        </w:rPr>
        <w:t>IEEE Geoscience and Remote Sensing Letters</w:t>
      </w:r>
      <w:r w:rsidRPr="00BB17A2">
        <w:t>, Vol. 8, No. 3, 456-459.</w:t>
      </w:r>
    </w:p>
    <w:bookmarkEnd w:id="167"/>
    <w:p w:rsidR="00BB17A2" w:rsidRPr="00BB17A2" w:rsidRDefault="00BB17A2" w:rsidP="00BB17A2">
      <w:pPr>
        <w:pStyle w:val="EndNoteBibliography"/>
        <w:spacing w:after="0"/>
      </w:pPr>
    </w:p>
    <w:p w:rsidR="00BB17A2" w:rsidRPr="00BB17A2" w:rsidRDefault="00BB17A2" w:rsidP="00BB17A2">
      <w:pPr>
        <w:pStyle w:val="EndNoteBibliography"/>
      </w:pPr>
      <w:bookmarkStart w:id="168" w:name="_ENREF_123"/>
      <w:r w:rsidRPr="00BB17A2">
        <w:t xml:space="preserve">Vitt, D. H., Halsey, L. A., Thormann, M. N. and Martin, T. 1996. </w:t>
      </w:r>
      <w:r w:rsidRPr="00BB17A2">
        <w:rPr>
          <w:i/>
        </w:rPr>
        <w:t>Peatland inventory of Alberta Phase I: overview of peatland resources in the natural regions and subregions of the province</w:t>
      </w:r>
      <w:r w:rsidRPr="00BB17A2">
        <w:t>. A. P. R. Centre, Edmonton, Alberta, Canada. Report No. Publication No. 96-1.</w:t>
      </w:r>
    </w:p>
    <w:bookmarkEnd w:id="168"/>
    <w:p w:rsidR="00BB17A2" w:rsidRPr="00BB17A2" w:rsidRDefault="00BB17A2" w:rsidP="00BB17A2">
      <w:pPr>
        <w:pStyle w:val="EndNoteBibliography"/>
        <w:spacing w:after="0"/>
      </w:pPr>
    </w:p>
    <w:p w:rsidR="00BB17A2" w:rsidRPr="00BB17A2" w:rsidRDefault="00BB17A2" w:rsidP="00BB17A2">
      <w:pPr>
        <w:pStyle w:val="EndNoteBibliography"/>
      </w:pPr>
      <w:bookmarkStart w:id="169" w:name="_ENREF_124"/>
      <w:r w:rsidRPr="00BB17A2">
        <w:t xml:space="preserve">Vitt, D. H., Halsey, L. A. and Zoltai, S. C. 1994. The Bog Landforms of Continental Western Canada in Relation to Climate and Permafrost Patterns. </w:t>
      </w:r>
      <w:r w:rsidRPr="00BB17A2">
        <w:rPr>
          <w:i/>
        </w:rPr>
        <w:t>Arctic and Alpine Research</w:t>
      </w:r>
      <w:r w:rsidRPr="00BB17A2">
        <w:t>, Vol. 26, No. 1, 1-13.</w:t>
      </w:r>
    </w:p>
    <w:bookmarkEnd w:id="169"/>
    <w:p w:rsidR="00BB17A2" w:rsidRPr="00BB17A2" w:rsidRDefault="00BB17A2" w:rsidP="00BB17A2">
      <w:pPr>
        <w:pStyle w:val="EndNoteBibliography"/>
        <w:spacing w:after="0"/>
      </w:pPr>
    </w:p>
    <w:p w:rsidR="00BB17A2" w:rsidRPr="00BB17A2" w:rsidRDefault="00BB17A2" w:rsidP="00BB17A2">
      <w:pPr>
        <w:pStyle w:val="EndNoteBibliography"/>
      </w:pPr>
      <w:bookmarkStart w:id="170" w:name="_ENREF_125"/>
      <w:r w:rsidRPr="00BB17A2">
        <w:t xml:space="preserve">Vitt, D. H., Van Wirdum, G., Zoltai, S. C. and Halsey, L. A. 1993. Habitat requirements of Scorpidium scorpiodes and fen development in continental Canada. </w:t>
      </w:r>
      <w:r w:rsidRPr="00BB17A2">
        <w:rPr>
          <w:i/>
        </w:rPr>
        <w:t>Bryologist</w:t>
      </w:r>
      <w:r w:rsidRPr="00BB17A2">
        <w:t>, Vol. 96, No. 1, 106-111.</w:t>
      </w:r>
    </w:p>
    <w:bookmarkEnd w:id="170"/>
    <w:p w:rsidR="00BB17A2" w:rsidRPr="00BB17A2" w:rsidRDefault="00BB17A2" w:rsidP="00BB17A2">
      <w:pPr>
        <w:pStyle w:val="EndNoteBibliography"/>
        <w:spacing w:after="0"/>
      </w:pPr>
    </w:p>
    <w:p w:rsidR="00BB17A2" w:rsidRPr="00BB17A2" w:rsidRDefault="00BB17A2" w:rsidP="00BB17A2">
      <w:pPr>
        <w:pStyle w:val="EndNoteBibliography"/>
      </w:pPr>
      <w:bookmarkStart w:id="171" w:name="_ENREF_126"/>
      <w:r w:rsidRPr="00BB17A2">
        <w:t xml:space="preserve">Wdowinski, S., Kim, S.-W., Amelung, F., Dixon, T. H., Miralles-Wilhelm, F. and Sonenshein, R. 2008. Space-based detection of wetlands' surface water level changes from L-band SAR interferometry. </w:t>
      </w:r>
      <w:r w:rsidRPr="00BB17A2">
        <w:rPr>
          <w:i/>
        </w:rPr>
        <w:t>Remote Sensing of Environment</w:t>
      </w:r>
      <w:r w:rsidRPr="00BB17A2">
        <w:t>, Vol. 112, No. 3, 681-696.</w:t>
      </w:r>
    </w:p>
    <w:bookmarkEnd w:id="171"/>
    <w:p w:rsidR="00BB17A2" w:rsidRPr="00BB17A2" w:rsidRDefault="00BB17A2" w:rsidP="00BB17A2">
      <w:pPr>
        <w:pStyle w:val="EndNoteBibliography"/>
        <w:spacing w:after="0"/>
      </w:pPr>
    </w:p>
    <w:p w:rsidR="00BB17A2" w:rsidRPr="00BB17A2" w:rsidRDefault="00BB17A2" w:rsidP="00BB17A2">
      <w:pPr>
        <w:pStyle w:val="EndNoteBibliography"/>
      </w:pPr>
      <w:bookmarkStart w:id="172" w:name="_ENREF_127"/>
      <w:r w:rsidRPr="00BB17A2">
        <w:t xml:space="preserve">White, L., Brisco, B., Dabboor, M., Schmitt, A. and Pratt, A. 2015. A Collection of SAR Methodologies for Monitoring Wetlands. </w:t>
      </w:r>
      <w:r w:rsidRPr="00BB17A2">
        <w:rPr>
          <w:i/>
        </w:rPr>
        <w:t>Remote Sensing</w:t>
      </w:r>
      <w:r w:rsidRPr="00BB17A2">
        <w:t>, Vol. 7, No. 6, 7615.</w:t>
      </w:r>
    </w:p>
    <w:bookmarkEnd w:id="172"/>
    <w:p w:rsidR="00BB17A2" w:rsidRPr="00BB17A2" w:rsidRDefault="00BB17A2" w:rsidP="00BB17A2">
      <w:pPr>
        <w:pStyle w:val="EndNoteBibliography"/>
        <w:spacing w:after="0"/>
      </w:pPr>
    </w:p>
    <w:p w:rsidR="00BB17A2" w:rsidRPr="00BB17A2" w:rsidRDefault="00BB17A2" w:rsidP="00BB17A2">
      <w:pPr>
        <w:pStyle w:val="EndNoteBibliography"/>
      </w:pPr>
      <w:bookmarkStart w:id="173" w:name="_ENREF_128"/>
      <w:r w:rsidRPr="00BB17A2">
        <w:t xml:space="preserve">White, L., Brisco, B., Pregitzer, M., Tedford, B. and Boychuk, L. 2014. RADARSAT-2 Beam Mode Selection for Surface Water and Flooded Vegetation Mapping. </w:t>
      </w:r>
      <w:r w:rsidRPr="00BB17A2">
        <w:rPr>
          <w:i/>
        </w:rPr>
        <w:t>Canadian Journal of Remote Sensing</w:t>
      </w:r>
      <w:r w:rsidRPr="00BB17A2">
        <w:t>, Vol. 40, No. 2, 135-151.</w:t>
      </w:r>
    </w:p>
    <w:bookmarkEnd w:id="173"/>
    <w:p w:rsidR="00BB17A2" w:rsidRPr="00BB17A2" w:rsidRDefault="00BB17A2" w:rsidP="00BB17A2">
      <w:pPr>
        <w:pStyle w:val="EndNoteBibliography"/>
        <w:spacing w:after="0"/>
      </w:pPr>
    </w:p>
    <w:p w:rsidR="00BB17A2" w:rsidRPr="00BB17A2" w:rsidRDefault="00BB17A2" w:rsidP="00BB17A2">
      <w:pPr>
        <w:pStyle w:val="EndNoteBibliography"/>
      </w:pPr>
      <w:bookmarkStart w:id="174" w:name="_ENREF_129"/>
      <w:r w:rsidRPr="00BB17A2">
        <w:t xml:space="preserve">Wilen, B. O. and Bates, M. K. 1995. The US Fish and Wildlife Service National wetlands inventory project. In </w:t>
      </w:r>
      <w:r w:rsidRPr="00BB17A2">
        <w:rPr>
          <w:i/>
        </w:rPr>
        <w:t>Classification and inventory of the world’s wetlands</w:t>
      </w:r>
      <w:r w:rsidRPr="00BB17A2">
        <w:t>. Edited by C. M. Finlayson and A. G. van der Valk. Advances in Vegetation Science 16, Reprint from Vegetatio 118, 153-169,</w:t>
      </w:r>
      <w:r w:rsidRPr="00BB17A2">
        <w:rPr>
          <w:b/>
        </w:rPr>
        <w:t xml:space="preserve"> </w:t>
      </w:r>
    </w:p>
    <w:bookmarkEnd w:id="174"/>
    <w:p w:rsidR="00BB17A2" w:rsidRPr="00BB17A2" w:rsidRDefault="00BB17A2" w:rsidP="00BB17A2">
      <w:pPr>
        <w:pStyle w:val="EndNoteBibliography"/>
        <w:spacing w:after="0"/>
      </w:pPr>
    </w:p>
    <w:p w:rsidR="00BB17A2" w:rsidRPr="00BB17A2" w:rsidRDefault="00BB17A2" w:rsidP="00BB17A2">
      <w:pPr>
        <w:pStyle w:val="EndNoteBibliography"/>
      </w:pPr>
      <w:bookmarkStart w:id="175" w:name="_ENREF_130"/>
      <w:r w:rsidRPr="00BB17A2">
        <w:t xml:space="preserve">Wilen, B. O. and Tiner, R. W. 1993. Wetlands of the United States. In </w:t>
      </w:r>
      <w:r w:rsidRPr="00BB17A2">
        <w:rPr>
          <w:i/>
        </w:rPr>
        <w:t>Wetlands of the world: Inventory, ecology and management Volume I: Africa, Australia, Canada and Greenland, Mediterranean, Mexico, Papua New Guinea, South Asia, Tropical South America, United States</w:t>
      </w:r>
      <w:r w:rsidRPr="00BB17A2">
        <w:t>. Edited by D. F. Whigham, D. Dykyjová and S. Hejný. Springer Netherlands, Dordrecht,</w:t>
      </w:r>
      <w:r w:rsidRPr="00BB17A2">
        <w:rPr>
          <w:b/>
        </w:rPr>
        <w:t xml:space="preserve"> </w:t>
      </w:r>
      <w:r w:rsidRPr="00BB17A2">
        <w:t>515-636.</w:t>
      </w:r>
    </w:p>
    <w:bookmarkEnd w:id="175"/>
    <w:p w:rsidR="00BB17A2" w:rsidRPr="00BB17A2" w:rsidRDefault="00BB17A2" w:rsidP="00BB17A2">
      <w:pPr>
        <w:pStyle w:val="EndNoteBibliography"/>
        <w:spacing w:after="0"/>
      </w:pPr>
    </w:p>
    <w:p w:rsidR="00BB17A2" w:rsidRPr="00BB17A2" w:rsidRDefault="00BB17A2" w:rsidP="00BB17A2">
      <w:pPr>
        <w:pStyle w:val="EndNoteBibliography"/>
      </w:pPr>
      <w:bookmarkStart w:id="176" w:name="_ENREF_131"/>
      <w:r w:rsidRPr="00BB17A2">
        <w:t xml:space="preserve">Wilusz, D. C., Zaitchik, B. F., Anderson, M. C., Hain, C. R., Yilmaz, M. T. and Mladenova, I. E. 2017. Monthly flooded area classification using low resolution SAR imagery in the Sudd wetland from 2007 to 2011. </w:t>
      </w:r>
      <w:r w:rsidRPr="00BB17A2">
        <w:rPr>
          <w:i/>
        </w:rPr>
        <w:t>Remote Sensing of Environment</w:t>
      </w:r>
      <w:r w:rsidRPr="00BB17A2">
        <w:t>, Vol. 194, No. 205-218.</w:t>
      </w:r>
    </w:p>
    <w:bookmarkEnd w:id="176"/>
    <w:p w:rsidR="00BB17A2" w:rsidRPr="00BB17A2" w:rsidRDefault="00BB17A2" w:rsidP="00BB17A2">
      <w:pPr>
        <w:pStyle w:val="EndNoteBibliography"/>
        <w:spacing w:after="0"/>
      </w:pPr>
    </w:p>
    <w:p w:rsidR="00BB17A2" w:rsidRPr="00BB17A2" w:rsidRDefault="00BB17A2" w:rsidP="00BB17A2">
      <w:pPr>
        <w:pStyle w:val="EndNoteBibliography"/>
      </w:pPr>
      <w:bookmarkStart w:id="177" w:name="_ENREF_132"/>
      <w:r w:rsidRPr="00BB17A2">
        <w:t xml:space="preserve">Winter, T. C. 1989. Hydrologic studies of wetlands in the northern prairie. In </w:t>
      </w:r>
      <w:r w:rsidRPr="00BB17A2">
        <w:rPr>
          <w:i/>
        </w:rPr>
        <w:t>Northern Prairie Wetlands</w:t>
      </w:r>
      <w:r w:rsidRPr="00BB17A2">
        <w:t>. Edited by A. G. van der Valk. Iowa State University Press, Ames, IA, USA,</w:t>
      </w:r>
      <w:r w:rsidRPr="00BB17A2">
        <w:rPr>
          <w:b/>
        </w:rPr>
        <w:t xml:space="preserve"> </w:t>
      </w:r>
      <w:r w:rsidRPr="00BB17A2">
        <w:t>16-54.</w:t>
      </w:r>
    </w:p>
    <w:bookmarkEnd w:id="177"/>
    <w:p w:rsidR="00BB17A2" w:rsidRPr="00BB17A2" w:rsidRDefault="00BB17A2" w:rsidP="00BB17A2">
      <w:pPr>
        <w:pStyle w:val="EndNoteBibliography"/>
        <w:spacing w:after="0"/>
      </w:pPr>
    </w:p>
    <w:p w:rsidR="00BB17A2" w:rsidRPr="00BB17A2" w:rsidRDefault="00BB17A2" w:rsidP="00BB17A2">
      <w:pPr>
        <w:pStyle w:val="EndNoteBibliography"/>
      </w:pPr>
      <w:bookmarkStart w:id="178" w:name="_ENREF_133"/>
      <w:r w:rsidRPr="00BB17A2">
        <w:t xml:space="preserve">Winter, T. C. and LaBaugh, J. W. 2003. Hydrologic considerations in defining isolated wetlands. </w:t>
      </w:r>
      <w:r w:rsidRPr="00BB17A2">
        <w:rPr>
          <w:i/>
        </w:rPr>
        <w:t>Wetlands</w:t>
      </w:r>
      <w:r w:rsidRPr="00BB17A2">
        <w:t>, Vol. 23, No. 3, 532-540.</w:t>
      </w:r>
    </w:p>
    <w:bookmarkEnd w:id="178"/>
    <w:p w:rsidR="00BB17A2" w:rsidRPr="00BB17A2" w:rsidRDefault="00BB17A2" w:rsidP="00BB17A2">
      <w:pPr>
        <w:pStyle w:val="EndNoteBibliography"/>
        <w:spacing w:after="0"/>
      </w:pPr>
    </w:p>
    <w:p w:rsidR="00BB17A2" w:rsidRPr="00BB17A2" w:rsidRDefault="00BB17A2" w:rsidP="00BB17A2">
      <w:pPr>
        <w:pStyle w:val="EndNoteBibliography"/>
      </w:pPr>
      <w:bookmarkStart w:id="179" w:name="_ENREF_134"/>
      <w:r w:rsidRPr="00BB17A2">
        <w:t xml:space="preserve">Work, E. A., Jr. and Gilmer, D. S. 1976. Utilization of Satellite Data for Inventorying Prairie Ponds and Lakes. </w:t>
      </w:r>
      <w:r w:rsidRPr="00BB17A2">
        <w:rPr>
          <w:i/>
        </w:rPr>
        <w:t>Photogrammetric Engineering and Remote Sensing</w:t>
      </w:r>
      <w:r w:rsidRPr="00BB17A2">
        <w:t>, Vol. 42, No. 5, 685-694.</w:t>
      </w:r>
    </w:p>
    <w:bookmarkEnd w:id="179"/>
    <w:p w:rsidR="00BB17A2" w:rsidRPr="00BB17A2" w:rsidRDefault="00BB17A2" w:rsidP="00BB17A2">
      <w:pPr>
        <w:pStyle w:val="EndNoteBibliography"/>
        <w:spacing w:after="0"/>
      </w:pPr>
    </w:p>
    <w:p w:rsidR="00BB17A2" w:rsidRPr="00BB17A2" w:rsidRDefault="00BB17A2" w:rsidP="00BB17A2">
      <w:pPr>
        <w:pStyle w:val="EndNoteBibliography"/>
      </w:pPr>
      <w:bookmarkStart w:id="180" w:name="_ENREF_135"/>
      <w:r w:rsidRPr="00BB17A2">
        <w:t xml:space="preserve">Work, E. A., Jr., Gilmer, D. S. and Klett, A. 1974. Utility of ERTS for Monitoring the Breeding Habitat of Migratory Waterfowl. In </w:t>
      </w:r>
      <w:r w:rsidRPr="00BB17A2">
        <w:rPr>
          <w:i/>
        </w:rPr>
        <w:t xml:space="preserve">Proceedings of the Third Earth Resources Technology Satellite-1 Symposium, </w:t>
      </w:r>
      <w:r w:rsidRPr="00BB17A2">
        <w:t>December 10-14, Washington, DC, USA. Edited by S. C. Freden, E. P. Mercanti and M. A. Becker. 1671-1685.</w:t>
      </w:r>
    </w:p>
    <w:bookmarkEnd w:id="180"/>
    <w:p w:rsidR="00BB17A2" w:rsidRPr="00BB17A2" w:rsidRDefault="00BB17A2" w:rsidP="00BB17A2">
      <w:pPr>
        <w:pStyle w:val="EndNoteBibliography"/>
        <w:spacing w:after="0"/>
      </w:pPr>
    </w:p>
    <w:p w:rsidR="00BB17A2" w:rsidRPr="00BB17A2" w:rsidRDefault="00BB17A2" w:rsidP="00BB17A2">
      <w:pPr>
        <w:pStyle w:val="EndNoteBibliography"/>
      </w:pPr>
      <w:bookmarkStart w:id="181" w:name="_ENREF_136"/>
      <w:r w:rsidRPr="00BB17A2">
        <w:t xml:space="preserve">Zhang, D., Gersberg, R. M. and Keat, T. S. 2009. Constructed wetlands in China. </w:t>
      </w:r>
      <w:r w:rsidRPr="00BB17A2">
        <w:rPr>
          <w:i/>
        </w:rPr>
        <w:t>Ecological Engineering</w:t>
      </w:r>
      <w:r w:rsidRPr="00BB17A2">
        <w:t>, Vol. 35, No. 10, 1367-1378.</w:t>
      </w:r>
    </w:p>
    <w:bookmarkEnd w:id="181"/>
    <w:p w:rsidR="00BB17A2" w:rsidRPr="00BB17A2" w:rsidRDefault="00BB17A2" w:rsidP="00BB17A2">
      <w:pPr>
        <w:pStyle w:val="EndNoteBibliography"/>
        <w:spacing w:after="0"/>
      </w:pPr>
    </w:p>
    <w:p w:rsidR="00BB17A2" w:rsidRPr="00BB17A2" w:rsidRDefault="00BB17A2" w:rsidP="00BB17A2">
      <w:pPr>
        <w:pStyle w:val="EndNoteBibliography"/>
      </w:pPr>
      <w:bookmarkStart w:id="182" w:name="_ENREF_137"/>
      <w:r w:rsidRPr="00BB17A2">
        <w:t xml:space="preserve">Zoltai, S. C. and Tarnocai, C. 1975. Perennially Frozen Peatlands in Western Arctic and Subarctic of Canada. </w:t>
      </w:r>
      <w:r w:rsidRPr="00BB17A2">
        <w:rPr>
          <w:i/>
        </w:rPr>
        <w:t>Canadian Journal of Earth Sciences</w:t>
      </w:r>
      <w:r w:rsidRPr="00BB17A2">
        <w:t>, Vol. 12, No. 1, 28-43.</w:t>
      </w:r>
    </w:p>
    <w:bookmarkEnd w:id="182"/>
    <w:p w:rsidR="00BB17A2" w:rsidRPr="00BB17A2" w:rsidRDefault="00BB17A2" w:rsidP="00BB17A2">
      <w:pPr>
        <w:pStyle w:val="EndNoteBibliography"/>
        <w:spacing w:after="0"/>
      </w:pPr>
    </w:p>
    <w:p w:rsidR="00BB17A2" w:rsidRPr="00BB17A2" w:rsidRDefault="00BB17A2" w:rsidP="00BB17A2">
      <w:pPr>
        <w:pStyle w:val="EndNoteBibliography"/>
      </w:pPr>
      <w:bookmarkStart w:id="183" w:name="_ENREF_138"/>
      <w:r w:rsidRPr="00BB17A2">
        <w:t xml:space="preserve">Zwally, H. J., Schutz, B., Abdalati, W., Abshire, J., Bentley, C., Brenner, A., Bufton, J., Dezio, J., Hancock, D., Harding, D., Herring, T., Minster, B., Quinn, K., Palm, S., Spinhirne, J. and Thomas, R. 2002. ICESat's laser measurements of polar ice, atmosphere, ocean, and land. </w:t>
      </w:r>
      <w:r w:rsidRPr="00BB17A2">
        <w:rPr>
          <w:i/>
        </w:rPr>
        <w:t>Journal of Geodynamics</w:t>
      </w:r>
      <w:r w:rsidRPr="00BB17A2">
        <w:t>, Vol. 34, No. 3-4, 405-445.</w:t>
      </w:r>
    </w:p>
    <w:bookmarkEnd w:id="183"/>
    <w:p w:rsidR="00BB17A2" w:rsidRPr="00BB17A2" w:rsidRDefault="00BB17A2" w:rsidP="00BB17A2">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35D9" w:rsidRDefault="009B35D9" w:rsidP="00AB373D">
      <w:pPr>
        <w:spacing w:line="240" w:lineRule="auto"/>
      </w:pPr>
      <w:r>
        <w:separator/>
      </w:r>
    </w:p>
  </w:endnote>
  <w:endnote w:type="continuationSeparator" w:id="0">
    <w:p w:rsidR="009B35D9" w:rsidRDefault="009B35D9"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FD5F0A" w:rsidRDefault="00FD5F0A">
        <w:pPr>
          <w:pStyle w:val="Footer"/>
          <w:jc w:val="right"/>
        </w:pPr>
        <w:r>
          <w:fldChar w:fldCharType="begin"/>
        </w:r>
        <w:r>
          <w:instrText xml:space="preserve"> PAGE   \* MERGEFORMAT </w:instrText>
        </w:r>
        <w:r>
          <w:fldChar w:fldCharType="separate"/>
        </w:r>
        <w:r w:rsidR="002A6A0F">
          <w:rPr>
            <w:noProof/>
          </w:rPr>
          <w:t>36</w:t>
        </w:r>
        <w:r>
          <w:fldChar w:fldCharType="end"/>
        </w:r>
      </w:p>
    </w:sdtContent>
  </w:sdt>
  <w:p w:rsidR="00FD5F0A" w:rsidRDefault="00FD5F0A"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35D9" w:rsidRDefault="009B35D9" w:rsidP="00AB373D">
      <w:pPr>
        <w:spacing w:line="240" w:lineRule="auto"/>
      </w:pPr>
      <w:r>
        <w:separator/>
      </w:r>
    </w:p>
  </w:footnote>
  <w:footnote w:type="continuationSeparator" w:id="0">
    <w:p w:rsidR="009B35D9" w:rsidRDefault="009B35D9"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8"/>
  </w:num>
  <w:num w:numId="5">
    <w:abstractNumId w:val="6"/>
  </w:num>
  <w:num w:numId="6">
    <w:abstractNumId w:val="2"/>
  </w:num>
  <w:num w:numId="7">
    <w:abstractNumId w:val="1"/>
  </w:num>
  <w:num w:numId="8">
    <w:abstractNumId w:val="0"/>
  </w:num>
  <w:num w:numId="9">
    <w:abstractNumId w:val="9"/>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record-ids&gt;&lt;/item&gt;&lt;/Libraries&gt;"/>
  </w:docVars>
  <w:rsids>
    <w:rsidRoot w:val="009F4491"/>
    <w:rsid w:val="000014B1"/>
    <w:rsid w:val="000032EB"/>
    <w:rsid w:val="00004661"/>
    <w:rsid w:val="000058DD"/>
    <w:rsid w:val="000073DB"/>
    <w:rsid w:val="00007C1B"/>
    <w:rsid w:val="0001245D"/>
    <w:rsid w:val="00014840"/>
    <w:rsid w:val="00017215"/>
    <w:rsid w:val="00017324"/>
    <w:rsid w:val="000204FC"/>
    <w:rsid w:val="000317D9"/>
    <w:rsid w:val="000333E2"/>
    <w:rsid w:val="00033E8B"/>
    <w:rsid w:val="00034AD6"/>
    <w:rsid w:val="00035928"/>
    <w:rsid w:val="00036806"/>
    <w:rsid w:val="00037BB0"/>
    <w:rsid w:val="00040E83"/>
    <w:rsid w:val="0004467D"/>
    <w:rsid w:val="0005300A"/>
    <w:rsid w:val="00062B7D"/>
    <w:rsid w:val="00065900"/>
    <w:rsid w:val="000739DC"/>
    <w:rsid w:val="00080A19"/>
    <w:rsid w:val="00080C68"/>
    <w:rsid w:val="00087675"/>
    <w:rsid w:val="0009778D"/>
    <w:rsid w:val="000A4C49"/>
    <w:rsid w:val="000B6BA8"/>
    <w:rsid w:val="000C1F4D"/>
    <w:rsid w:val="000C5361"/>
    <w:rsid w:val="000D17C0"/>
    <w:rsid w:val="000D35AB"/>
    <w:rsid w:val="000D37FC"/>
    <w:rsid w:val="000E050C"/>
    <w:rsid w:val="000E5370"/>
    <w:rsid w:val="000E7586"/>
    <w:rsid w:val="000F509B"/>
    <w:rsid w:val="000F6AA5"/>
    <w:rsid w:val="001023E6"/>
    <w:rsid w:val="0010727D"/>
    <w:rsid w:val="0011514A"/>
    <w:rsid w:val="0011571B"/>
    <w:rsid w:val="00115E1A"/>
    <w:rsid w:val="00123BD0"/>
    <w:rsid w:val="001252F4"/>
    <w:rsid w:val="00126EEC"/>
    <w:rsid w:val="001278F9"/>
    <w:rsid w:val="00163EA3"/>
    <w:rsid w:val="00171095"/>
    <w:rsid w:val="00176743"/>
    <w:rsid w:val="001878B2"/>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5A77"/>
    <w:rsid w:val="0022761B"/>
    <w:rsid w:val="00232558"/>
    <w:rsid w:val="002427AF"/>
    <w:rsid w:val="00243ACB"/>
    <w:rsid w:val="00250B85"/>
    <w:rsid w:val="00253217"/>
    <w:rsid w:val="002638DF"/>
    <w:rsid w:val="00276016"/>
    <w:rsid w:val="00277894"/>
    <w:rsid w:val="00283BFA"/>
    <w:rsid w:val="0028464D"/>
    <w:rsid w:val="00284DBA"/>
    <w:rsid w:val="00291471"/>
    <w:rsid w:val="00292E2C"/>
    <w:rsid w:val="0029711E"/>
    <w:rsid w:val="0029757C"/>
    <w:rsid w:val="002A6064"/>
    <w:rsid w:val="002A6A0F"/>
    <w:rsid w:val="002B006E"/>
    <w:rsid w:val="002C58E6"/>
    <w:rsid w:val="002D5F84"/>
    <w:rsid w:val="002D7C73"/>
    <w:rsid w:val="002E468D"/>
    <w:rsid w:val="002E742A"/>
    <w:rsid w:val="002F2696"/>
    <w:rsid w:val="002F6F34"/>
    <w:rsid w:val="002F71D9"/>
    <w:rsid w:val="003008C6"/>
    <w:rsid w:val="00306030"/>
    <w:rsid w:val="003109F9"/>
    <w:rsid w:val="00315224"/>
    <w:rsid w:val="00316E42"/>
    <w:rsid w:val="003226EB"/>
    <w:rsid w:val="00330DC0"/>
    <w:rsid w:val="00336130"/>
    <w:rsid w:val="00337C30"/>
    <w:rsid w:val="003421C3"/>
    <w:rsid w:val="00347BE0"/>
    <w:rsid w:val="0036117A"/>
    <w:rsid w:val="00362EFE"/>
    <w:rsid w:val="003667BA"/>
    <w:rsid w:val="0036764C"/>
    <w:rsid w:val="003751A5"/>
    <w:rsid w:val="003765C5"/>
    <w:rsid w:val="00376616"/>
    <w:rsid w:val="00381593"/>
    <w:rsid w:val="003918A1"/>
    <w:rsid w:val="00393635"/>
    <w:rsid w:val="00397D4D"/>
    <w:rsid w:val="003A765F"/>
    <w:rsid w:val="003B1E9E"/>
    <w:rsid w:val="003B4200"/>
    <w:rsid w:val="003C2DEC"/>
    <w:rsid w:val="003C458C"/>
    <w:rsid w:val="003D339A"/>
    <w:rsid w:val="003D785B"/>
    <w:rsid w:val="003E0C5E"/>
    <w:rsid w:val="003E1048"/>
    <w:rsid w:val="003F34F6"/>
    <w:rsid w:val="004014D7"/>
    <w:rsid w:val="0041132C"/>
    <w:rsid w:val="00432D6D"/>
    <w:rsid w:val="00433A6D"/>
    <w:rsid w:val="00435973"/>
    <w:rsid w:val="00441DA0"/>
    <w:rsid w:val="00444534"/>
    <w:rsid w:val="00456F20"/>
    <w:rsid w:val="00465E95"/>
    <w:rsid w:val="00467F1B"/>
    <w:rsid w:val="00475CDD"/>
    <w:rsid w:val="004773A9"/>
    <w:rsid w:val="004817A5"/>
    <w:rsid w:val="00481B33"/>
    <w:rsid w:val="00490386"/>
    <w:rsid w:val="0049444B"/>
    <w:rsid w:val="00494E5D"/>
    <w:rsid w:val="0049527E"/>
    <w:rsid w:val="004B3713"/>
    <w:rsid w:val="004B607A"/>
    <w:rsid w:val="004C115A"/>
    <w:rsid w:val="004C4D4B"/>
    <w:rsid w:val="004D05B9"/>
    <w:rsid w:val="004D0990"/>
    <w:rsid w:val="004D5062"/>
    <w:rsid w:val="004D56C7"/>
    <w:rsid w:val="004E2631"/>
    <w:rsid w:val="004E528D"/>
    <w:rsid w:val="004F1D31"/>
    <w:rsid w:val="004F211B"/>
    <w:rsid w:val="004F3440"/>
    <w:rsid w:val="004F5D37"/>
    <w:rsid w:val="0050476E"/>
    <w:rsid w:val="00506C83"/>
    <w:rsid w:val="00511337"/>
    <w:rsid w:val="005115F9"/>
    <w:rsid w:val="00516811"/>
    <w:rsid w:val="00533E65"/>
    <w:rsid w:val="00534BD2"/>
    <w:rsid w:val="00536C54"/>
    <w:rsid w:val="00551EDD"/>
    <w:rsid w:val="00553BD3"/>
    <w:rsid w:val="00555CF2"/>
    <w:rsid w:val="005635A4"/>
    <w:rsid w:val="0056490E"/>
    <w:rsid w:val="005653FA"/>
    <w:rsid w:val="0057064D"/>
    <w:rsid w:val="005743E6"/>
    <w:rsid w:val="005768CB"/>
    <w:rsid w:val="0057706F"/>
    <w:rsid w:val="00594011"/>
    <w:rsid w:val="005A2261"/>
    <w:rsid w:val="005A2CB8"/>
    <w:rsid w:val="005A3E7A"/>
    <w:rsid w:val="005A408E"/>
    <w:rsid w:val="005A752F"/>
    <w:rsid w:val="005A761F"/>
    <w:rsid w:val="005A7840"/>
    <w:rsid w:val="005A7BD3"/>
    <w:rsid w:val="005B1D66"/>
    <w:rsid w:val="005B6C6A"/>
    <w:rsid w:val="005B72B8"/>
    <w:rsid w:val="005D07E2"/>
    <w:rsid w:val="005D6EDE"/>
    <w:rsid w:val="005E1F52"/>
    <w:rsid w:val="005E598C"/>
    <w:rsid w:val="005F10F1"/>
    <w:rsid w:val="005F117A"/>
    <w:rsid w:val="005F17B7"/>
    <w:rsid w:val="0060300A"/>
    <w:rsid w:val="0060474C"/>
    <w:rsid w:val="00604DCB"/>
    <w:rsid w:val="00607B72"/>
    <w:rsid w:val="00611A0E"/>
    <w:rsid w:val="006142E1"/>
    <w:rsid w:val="0061521A"/>
    <w:rsid w:val="0062649E"/>
    <w:rsid w:val="006265D6"/>
    <w:rsid w:val="006277D0"/>
    <w:rsid w:val="006304FA"/>
    <w:rsid w:val="0063536A"/>
    <w:rsid w:val="006358D2"/>
    <w:rsid w:val="006377BD"/>
    <w:rsid w:val="00640CA3"/>
    <w:rsid w:val="006452E7"/>
    <w:rsid w:val="00650A00"/>
    <w:rsid w:val="00651968"/>
    <w:rsid w:val="006546CF"/>
    <w:rsid w:val="00662148"/>
    <w:rsid w:val="00666BE6"/>
    <w:rsid w:val="00670A25"/>
    <w:rsid w:val="00682725"/>
    <w:rsid w:val="00686175"/>
    <w:rsid w:val="00687A7E"/>
    <w:rsid w:val="00695723"/>
    <w:rsid w:val="006A2F2D"/>
    <w:rsid w:val="006C092D"/>
    <w:rsid w:val="006C6EA4"/>
    <w:rsid w:val="006D0AD7"/>
    <w:rsid w:val="006D2990"/>
    <w:rsid w:val="006D3EA6"/>
    <w:rsid w:val="006D75EF"/>
    <w:rsid w:val="006E1238"/>
    <w:rsid w:val="006F308C"/>
    <w:rsid w:val="006F7292"/>
    <w:rsid w:val="007005F0"/>
    <w:rsid w:val="00703471"/>
    <w:rsid w:val="007070D5"/>
    <w:rsid w:val="00710573"/>
    <w:rsid w:val="007208FE"/>
    <w:rsid w:val="00721E55"/>
    <w:rsid w:val="00721FE3"/>
    <w:rsid w:val="00726471"/>
    <w:rsid w:val="007330DF"/>
    <w:rsid w:val="007331D5"/>
    <w:rsid w:val="00733DA0"/>
    <w:rsid w:val="007364A1"/>
    <w:rsid w:val="00736B26"/>
    <w:rsid w:val="00750F5C"/>
    <w:rsid w:val="00755D02"/>
    <w:rsid w:val="00760DE4"/>
    <w:rsid w:val="00760EDE"/>
    <w:rsid w:val="00765372"/>
    <w:rsid w:val="00765374"/>
    <w:rsid w:val="007666FD"/>
    <w:rsid w:val="00767EF5"/>
    <w:rsid w:val="00776BED"/>
    <w:rsid w:val="007772AC"/>
    <w:rsid w:val="007917DB"/>
    <w:rsid w:val="00792FF3"/>
    <w:rsid w:val="007A78DD"/>
    <w:rsid w:val="007B5364"/>
    <w:rsid w:val="007B53BB"/>
    <w:rsid w:val="007B5D6C"/>
    <w:rsid w:val="007B5F8B"/>
    <w:rsid w:val="007D2200"/>
    <w:rsid w:val="007D40A9"/>
    <w:rsid w:val="007E0512"/>
    <w:rsid w:val="007E18F2"/>
    <w:rsid w:val="007F0130"/>
    <w:rsid w:val="007F0262"/>
    <w:rsid w:val="007F7000"/>
    <w:rsid w:val="00810E7A"/>
    <w:rsid w:val="00811720"/>
    <w:rsid w:val="00817F18"/>
    <w:rsid w:val="00821FAE"/>
    <w:rsid w:val="00824C5A"/>
    <w:rsid w:val="00827CF8"/>
    <w:rsid w:val="008436FE"/>
    <w:rsid w:val="00850A46"/>
    <w:rsid w:val="00850AEB"/>
    <w:rsid w:val="00850EA4"/>
    <w:rsid w:val="008533CE"/>
    <w:rsid w:val="00860D4D"/>
    <w:rsid w:val="008659E8"/>
    <w:rsid w:val="00872385"/>
    <w:rsid w:val="0087386D"/>
    <w:rsid w:val="00874A0F"/>
    <w:rsid w:val="00876275"/>
    <w:rsid w:val="008B40C2"/>
    <w:rsid w:val="008B44EB"/>
    <w:rsid w:val="008C2049"/>
    <w:rsid w:val="008D7523"/>
    <w:rsid w:val="008E1032"/>
    <w:rsid w:val="008F21AD"/>
    <w:rsid w:val="008F4985"/>
    <w:rsid w:val="008F6FA5"/>
    <w:rsid w:val="00900FDE"/>
    <w:rsid w:val="00901013"/>
    <w:rsid w:val="009066D3"/>
    <w:rsid w:val="00907D96"/>
    <w:rsid w:val="00911DD0"/>
    <w:rsid w:val="0091376E"/>
    <w:rsid w:val="009138AF"/>
    <w:rsid w:val="00916163"/>
    <w:rsid w:val="009207CA"/>
    <w:rsid w:val="00922B12"/>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C00A7"/>
    <w:rsid w:val="009C1A02"/>
    <w:rsid w:val="009D36D5"/>
    <w:rsid w:val="009D5A52"/>
    <w:rsid w:val="009D615D"/>
    <w:rsid w:val="009D6BC5"/>
    <w:rsid w:val="009E078C"/>
    <w:rsid w:val="009F202A"/>
    <w:rsid w:val="009F4491"/>
    <w:rsid w:val="009F64DA"/>
    <w:rsid w:val="00A14AA3"/>
    <w:rsid w:val="00A16CCC"/>
    <w:rsid w:val="00A269A6"/>
    <w:rsid w:val="00A32838"/>
    <w:rsid w:val="00A3547D"/>
    <w:rsid w:val="00A405CA"/>
    <w:rsid w:val="00A45AA0"/>
    <w:rsid w:val="00A514B8"/>
    <w:rsid w:val="00A51DA9"/>
    <w:rsid w:val="00A55216"/>
    <w:rsid w:val="00A62450"/>
    <w:rsid w:val="00A64237"/>
    <w:rsid w:val="00A64613"/>
    <w:rsid w:val="00A65095"/>
    <w:rsid w:val="00A66695"/>
    <w:rsid w:val="00A706E2"/>
    <w:rsid w:val="00A725C4"/>
    <w:rsid w:val="00A730F0"/>
    <w:rsid w:val="00A75254"/>
    <w:rsid w:val="00A82113"/>
    <w:rsid w:val="00A8527C"/>
    <w:rsid w:val="00A85DA6"/>
    <w:rsid w:val="00A8669A"/>
    <w:rsid w:val="00A86E4D"/>
    <w:rsid w:val="00A87EF2"/>
    <w:rsid w:val="00A92048"/>
    <w:rsid w:val="00A95ED4"/>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E551A"/>
    <w:rsid w:val="00AF230F"/>
    <w:rsid w:val="00AF3689"/>
    <w:rsid w:val="00AF5F5D"/>
    <w:rsid w:val="00B03728"/>
    <w:rsid w:val="00B045E7"/>
    <w:rsid w:val="00B06BDB"/>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6B2"/>
    <w:rsid w:val="00BB0DEE"/>
    <w:rsid w:val="00BB17A2"/>
    <w:rsid w:val="00BB78CC"/>
    <w:rsid w:val="00BC12BE"/>
    <w:rsid w:val="00BD2A06"/>
    <w:rsid w:val="00BD3116"/>
    <w:rsid w:val="00BD5390"/>
    <w:rsid w:val="00BD7BF7"/>
    <w:rsid w:val="00BE061E"/>
    <w:rsid w:val="00BF0155"/>
    <w:rsid w:val="00BF1978"/>
    <w:rsid w:val="00BF390F"/>
    <w:rsid w:val="00C00A81"/>
    <w:rsid w:val="00C01956"/>
    <w:rsid w:val="00C01CA0"/>
    <w:rsid w:val="00C05307"/>
    <w:rsid w:val="00C12FD9"/>
    <w:rsid w:val="00C16D27"/>
    <w:rsid w:val="00C209DF"/>
    <w:rsid w:val="00C2500C"/>
    <w:rsid w:val="00C25D52"/>
    <w:rsid w:val="00C26753"/>
    <w:rsid w:val="00C3392C"/>
    <w:rsid w:val="00C33C8E"/>
    <w:rsid w:val="00C43305"/>
    <w:rsid w:val="00C44E22"/>
    <w:rsid w:val="00C468A6"/>
    <w:rsid w:val="00C55695"/>
    <w:rsid w:val="00C626F8"/>
    <w:rsid w:val="00C6770C"/>
    <w:rsid w:val="00C8156F"/>
    <w:rsid w:val="00C842A0"/>
    <w:rsid w:val="00C86AB2"/>
    <w:rsid w:val="00C87046"/>
    <w:rsid w:val="00C87C6B"/>
    <w:rsid w:val="00C93B51"/>
    <w:rsid w:val="00C93EA6"/>
    <w:rsid w:val="00CA1876"/>
    <w:rsid w:val="00CA2E98"/>
    <w:rsid w:val="00CB0FD4"/>
    <w:rsid w:val="00CB6CD4"/>
    <w:rsid w:val="00CC495C"/>
    <w:rsid w:val="00CC4A61"/>
    <w:rsid w:val="00CC4A91"/>
    <w:rsid w:val="00CC5796"/>
    <w:rsid w:val="00CC6032"/>
    <w:rsid w:val="00CC6531"/>
    <w:rsid w:val="00CD6DCC"/>
    <w:rsid w:val="00CE409B"/>
    <w:rsid w:val="00CE55E8"/>
    <w:rsid w:val="00CE66D3"/>
    <w:rsid w:val="00CF0C81"/>
    <w:rsid w:val="00CF3BD7"/>
    <w:rsid w:val="00D04072"/>
    <w:rsid w:val="00D076FA"/>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3E0C"/>
    <w:rsid w:val="00D840A4"/>
    <w:rsid w:val="00D86093"/>
    <w:rsid w:val="00D91131"/>
    <w:rsid w:val="00D970BD"/>
    <w:rsid w:val="00DA0B09"/>
    <w:rsid w:val="00DA3A3F"/>
    <w:rsid w:val="00DA487A"/>
    <w:rsid w:val="00DA59DC"/>
    <w:rsid w:val="00DA6F7B"/>
    <w:rsid w:val="00DB02EC"/>
    <w:rsid w:val="00DB5ED1"/>
    <w:rsid w:val="00DC0C79"/>
    <w:rsid w:val="00DC2E19"/>
    <w:rsid w:val="00DC49C6"/>
    <w:rsid w:val="00DC7F8B"/>
    <w:rsid w:val="00DD124A"/>
    <w:rsid w:val="00DD5A0A"/>
    <w:rsid w:val="00DD6EF0"/>
    <w:rsid w:val="00DD71F8"/>
    <w:rsid w:val="00DD7DE1"/>
    <w:rsid w:val="00DE1C69"/>
    <w:rsid w:val="00DF00D8"/>
    <w:rsid w:val="00DF1898"/>
    <w:rsid w:val="00DF7860"/>
    <w:rsid w:val="00E02E59"/>
    <w:rsid w:val="00E052A0"/>
    <w:rsid w:val="00E05BAB"/>
    <w:rsid w:val="00E10952"/>
    <w:rsid w:val="00E15810"/>
    <w:rsid w:val="00E17C4B"/>
    <w:rsid w:val="00E2544B"/>
    <w:rsid w:val="00E26920"/>
    <w:rsid w:val="00E32ACD"/>
    <w:rsid w:val="00E33133"/>
    <w:rsid w:val="00E3393D"/>
    <w:rsid w:val="00E33EBD"/>
    <w:rsid w:val="00E44ADB"/>
    <w:rsid w:val="00E56653"/>
    <w:rsid w:val="00E637E1"/>
    <w:rsid w:val="00E65EAF"/>
    <w:rsid w:val="00E7110A"/>
    <w:rsid w:val="00E72D13"/>
    <w:rsid w:val="00E77F75"/>
    <w:rsid w:val="00E83FCA"/>
    <w:rsid w:val="00E94794"/>
    <w:rsid w:val="00EA08D1"/>
    <w:rsid w:val="00EA5372"/>
    <w:rsid w:val="00EB06F3"/>
    <w:rsid w:val="00EB1B4D"/>
    <w:rsid w:val="00EC499D"/>
    <w:rsid w:val="00EC720E"/>
    <w:rsid w:val="00ED4EA0"/>
    <w:rsid w:val="00ED4FA9"/>
    <w:rsid w:val="00EE0D55"/>
    <w:rsid w:val="00EE24E9"/>
    <w:rsid w:val="00EE599D"/>
    <w:rsid w:val="00EE6900"/>
    <w:rsid w:val="00F00763"/>
    <w:rsid w:val="00F077CC"/>
    <w:rsid w:val="00F07A21"/>
    <w:rsid w:val="00F22D1E"/>
    <w:rsid w:val="00F2490C"/>
    <w:rsid w:val="00F32766"/>
    <w:rsid w:val="00F34E25"/>
    <w:rsid w:val="00F373AF"/>
    <w:rsid w:val="00F4088B"/>
    <w:rsid w:val="00F40D87"/>
    <w:rsid w:val="00F431B5"/>
    <w:rsid w:val="00F4593C"/>
    <w:rsid w:val="00F477BF"/>
    <w:rsid w:val="00F61076"/>
    <w:rsid w:val="00F6484C"/>
    <w:rsid w:val="00F70686"/>
    <w:rsid w:val="00F70D2D"/>
    <w:rsid w:val="00F71E4B"/>
    <w:rsid w:val="00F722C7"/>
    <w:rsid w:val="00F72D80"/>
    <w:rsid w:val="00F76766"/>
    <w:rsid w:val="00F9414E"/>
    <w:rsid w:val="00F95308"/>
    <w:rsid w:val="00FA1D6D"/>
    <w:rsid w:val="00FA415A"/>
    <w:rsid w:val="00FB0FD6"/>
    <w:rsid w:val="00FB11AD"/>
    <w:rsid w:val="00FB3BD0"/>
    <w:rsid w:val="00FB64C1"/>
    <w:rsid w:val="00FB66DC"/>
    <w:rsid w:val="00FB77EC"/>
    <w:rsid w:val="00FC19EC"/>
    <w:rsid w:val="00FC3876"/>
    <w:rsid w:val="00FD5F0A"/>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0</Pages>
  <Words>36130</Words>
  <Characters>205941</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2</cp:revision>
  <dcterms:created xsi:type="dcterms:W3CDTF">2017-09-11T21:06:00Z</dcterms:created>
  <dcterms:modified xsi:type="dcterms:W3CDTF">2017-09-11T21:06:00Z</dcterms:modified>
</cp:coreProperties>
</file>